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85748" w14:textId="29A41BB1" w:rsidR="00A20685" w:rsidRDefault="00A20685" w:rsidP="00A20685">
      <w:pPr>
        <w:pStyle w:val="Heading2"/>
      </w:pPr>
      <w:r>
        <w:t>Introduction</w:t>
      </w:r>
    </w:p>
    <w:p w14:paraId="2B8C6EA6" w14:textId="67FA01EA" w:rsidR="00A904AD" w:rsidRPr="001205F6" w:rsidRDefault="002A73BD" w:rsidP="00AA0658">
      <w:pPr>
        <w:rPr>
          <w:rFonts w:cstheme="minorHAnsi"/>
          <w:sz w:val="24"/>
          <w:szCs w:val="24"/>
        </w:rPr>
      </w:pPr>
      <w:r w:rsidRPr="001205F6">
        <w:rPr>
          <w:rFonts w:cstheme="minorHAnsi"/>
          <w:sz w:val="24"/>
          <w:szCs w:val="24"/>
        </w:rPr>
        <w:t>Beach morphology change</w:t>
      </w:r>
      <w:r w:rsidR="00A904AD" w:rsidRPr="001205F6">
        <w:rPr>
          <w:rFonts w:cstheme="minorHAnsi"/>
          <w:sz w:val="24"/>
          <w:szCs w:val="24"/>
        </w:rPr>
        <w:t xml:space="preserve"> </w:t>
      </w:r>
      <w:r w:rsidR="004625AF" w:rsidRPr="001205F6">
        <w:rPr>
          <w:rFonts w:cstheme="minorHAnsi"/>
          <w:sz w:val="24"/>
          <w:szCs w:val="24"/>
        </w:rPr>
        <w:t>h</w:t>
      </w:r>
      <w:r w:rsidRPr="001205F6">
        <w:rPr>
          <w:rFonts w:cstheme="minorHAnsi"/>
          <w:sz w:val="24"/>
          <w:szCs w:val="24"/>
        </w:rPr>
        <w:t>as</w:t>
      </w:r>
      <w:r w:rsidR="004625AF" w:rsidRPr="001205F6">
        <w:rPr>
          <w:rFonts w:cstheme="minorHAnsi"/>
          <w:sz w:val="24"/>
          <w:szCs w:val="24"/>
        </w:rPr>
        <w:t xml:space="preserve"> long been </w:t>
      </w:r>
      <w:r w:rsidR="004D7C9A" w:rsidRPr="001205F6">
        <w:rPr>
          <w:rFonts w:cstheme="minorHAnsi"/>
          <w:sz w:val="24"/>
          <w:szCs w:val="24"/>
        </w:rPr>
        <w:t xml:space="preserve">used as </w:t>
      </w:r>
      <w:r w:rsidRPr="001205F6">
        <w:rPr>
          <w:rFonts w:cstheme="minorHAnsi"/>
          <w:sz w:val="24"/>
          <w:szCs w:val="24"/>
        </w:rPr>
        <w:t xml:space="preserve">a </w:t>
      </w:r>
      <w:r w:rsidR="004625AF" w:rsidRPr="001205F6">
        <w:rPr>
          <w:rFonts w:cstheme="minorHAnsi"/>
          <w:sz w:val="24"/>
          <w:szCs w:val="24"/>
        </w:rPr>
        <w:t>measure</w:t>
      </w:r>
      <w:r w:rsidRPr="001205F6">
        <w:rPr>
          <w:rFonts w:cstheme="minorHAnsi"/>
          <w:sz w:val="24"/>
          <w:szCs w:val="24"/>
        </w:rPr>
        <w:t xml:space="preserve"> </w:t>
      </w:r>
      <w:r w:rsidR="004625AF" w:rsidRPr="001205F6">
        <w:rPr>
          <w:rFonts w:cstheme="minorHAnsi"/>
          <w:sz w:val="24"/>
          <w:szCs w:val="24"/>
        </w:rPr>
        <w:t>for coastal management and planning studies.</w:t>
      </w:r>
      <w:r w:rsidR="00A27D3C" w:rsidRPr="001205F6">
        <w:rPr>
          <w:rFonts w:cstheme="minorHAnsi"/>
          <w:sz w:val="24"/>
          <w:szCs w:val="24"/>
        </w:rPr>
        <w:t xml:space="preserve"> For example, the success of coastal protection projects (</w:t>
      </w:r>
      <w:proofErr w:type="gramStart"/>
      <w:r w:rsidR="00A27D3C" w:rsidRPr="001205F6">
        <w:rPr>
          <w:rFonts w:cstheme="minorHAnsi"/>
          <w:sz w:val="24"/>
          <w:szCs w:val="24"/>
        </w:rPr>
        <w:t>e.g.</w:t>
      </w:r>
      <w:proofErr w:type="gramEnd"/>
      <w:r w:rsidR="00A27D3C" w:rsidRPr="001205F6">
        <w:rPr>
          <w:rFonts w:cstheme="minorHAnsi"/>
          <w:sz w:val="24"/>
          <w:szCs w:val="24"/>
        </w:rPr>
        <w:t xml:space="preserve"> structures, nourishments) is often measured by their ability to increase beach area or volume.</w:t>
      </w:r>
      <w:r w:rsidRPr="001205F6">
        <w:rPr>
          <w:rFonts w:cstheme="minorHAnsi"/>
          <w:sz w:val="24"/>
          <w:szCs w:val="24"/>
        </w:rPr>
        <w:t xml:space="preserve"> </w:t>
      </w:r>
      <w:r w:rsidR="000E6D3D" w:rsidRPr="001205F6">
        <w:rPr>
          <w:rFonts w:cstheme="minorHAnsi"/>
          <w:sz w:val="24"/>
          <w:szCs w:val="24"/>
        </w:rPr>
        <w:t>The position of the shoreline</w:t>
      </w:r>
      <w:r w:rsidR="00B84B2A" w:rsidRPr="001205F6">
        <w:rPr>
          <w:rFonts w:cstheme="minorHAnsi"/>
          <w:sz w:val="24"/>
          <w:szCs w:val="24"/>
        </w:rPr>
        <w:t xml:space="preserve"> </w:t>
      </w:r>
      <w:r w:rsidR="000E6D3D" w:rsidRPr="001205F6">
        <w:rPr>
          <w:rFonts w:cstheme="minorHAnsi"/>
          <w:sz w:val="24"/>
          <w:szCs w:val="24"/>
        </w:rPr>
        <w:t xml:space="preserve">is </w:t>
      </w:r>
      <w:r w:rsidR="00B84B2A" w:rsidRPr="001205F6">
        <w:rPr>
          <w:rFonts w:cstheme="minorHAnsi"/>
          <w:sz w:val="24"/>
          <w:szCs w:val="24"/>
        </w:rPr>
        <w:t xml:space="preserve">a </w:t>
      </w:r>
      <w:r w:rsidR="009D62C8" w:rsidRPr="001205F6">
        <w:rPr>
          <w:rFonts w:cstheme="minorHAnsi"/>
          <w:sz w:val="24"/>
          <w:szCs w:val="24"/>
        </w:rPr>
        <w:t xml:space="preserve">representative indicator of beach change, with Bryan &amp; Smith (2007) showing </w:t>
      </w:r>
      <w:r w:rsidR="00D34320" w:rsidRPr="001205F6">
        <w:rPr>
          <w:rFonts w:cstheme="minorHAnsi"/>
          <w:sz w:val="24"/>
          <w:szCs w:val="24"/>
        </w:rPr>
        <w:t xml:space="preserve">a strong linear correlation between </w:t>
      </w:r>
      <w:r w:rsidR="00A27D3C" w:rsidRPr="001205F6">
        <w:rPr>
          <w:rFonts w:cstheme="minorHAnsi"/>
          <w:sz w:val="24"/>
          <w:szCs w:val="24"/>
        </w:rPr>
        <w:t xml:space="preserve">shoreline position and beach volume. </w:t>
      </w:r>
      <w:r w:rsidRPr="001205F6">
        <w:rPr>
          <w:rFonts w:cstheme="minorHAnsi"/>
          <w:sz w:val="24"/>
          <w:szCs w:val="24"/>
        </w:rPr>
        <w:t xml:space="preserve">For these reasons, </w:t>
      </w:r>
      <w:r w:rsidR="00A27D3C" w:rsidRPr="001205F6">
        <w:rPr>
          <w:rFonts w:cstheme="minorHAnsi"/>
          <w:sz w:val="24"/>
          <w:szCs w:val="24"/>
        </w:rPr>
        <w:t xml:space="preserve">improving our </w:t>
      </w:r>
      <w:r w:rsidRPr="001205F6">
        <w:rPr>
          <w:rFonts w:cstheme="minorHAnsi"/>
          <w:sz w:val="24"/>
          <w:szCs w:val="24"/>
        </w:rPr>
        <w:t>understanding</w:t>
      </w:r>
      <w:r w:rsidR="009D62C8" w:rsidRPr="001205F6">
        <w:rPr>
          <w:rFonts w:cstheme="minorHAnsi"/>
          <w:sz w:val="24"/>
          <w:szCs w:val="24"/>
        </w:rPr>
        <w:t xml:space="preserve"> </w:t>
      </w:r>
      <w:r w:rsidR="00A27D3C" w:rsidRPr="001205F6">
        <w:rPr>
          <w:rFonts w:cstheme="minorHAnsi"/>
          <w:sz w:val="24"/>
          <w:szCs w:val="24"/>
        </w:rPr>
        <w:t xml:space="preserve">of </w:t>
      </w:r>
      <w:r w:rsidR="009D62C8" w:rsidRPr="001205F6">
        <w:rPr>
          <w:rFonts w:cstheme="minorHAnsi"/>
          <w:sz w:val="24"/>
          <w:szCs w:val="24"/>
        </w:rPr>
        <w:t xml:space="preserve">shoreline </w:t>
      </w:r>
      <w:r w:rsidRPr="001205F6">
        <w:rPr>
          <w:rFonts w:cstheme="minorHAnsi"/>
          <w:sz w:val="24"/>
          <w:szCs w:val="24"/>
        </w:rPr>
        <w:t>variability</w:t>
      </w:r>
      <w:r w:rsidR="009D62C8" w:rsidRPr="001205F6">
        <w:rPr>
          <w:rFonts w:cstheme="minorHAnsi"/>
          <w:sz w:val="24"/>
          <w:szCs w:val="24"/>
        </w:rPr>
        <w:t xml:space="preserve"> over multiple spatial and temporal scales </w:t>
      </w:r>
      <w:r w:rsidR="00D34320" w:rsidRPr="001205F6">
        <w:rPr>
          <w:rFonts w:cstheme="minorHAnsi"/>
          <w:sz w:val="24"/>
          <w:szCs w:val="24"/>
        </w:rPr>
        <w:t>i</w:t>
      </w:r>
      <w:r w:rsidRPr="001205F6">
        <w:rPr>
          <w:rFonts w:cstheme="minorHAnsi"/>
          <w:sz w:val="24"/>
          <w:szCs w:val="24"/>
        </w:rPr>
        <w:t xml:space="preserve">s a key </w:t>
      </w:r>
      <w:r w:rsidR="009D62C8" w:rsidRPr="001205F6">
        <w:rPr>
          <w:rFonts w:cstheme="minorHAnsi"/>
          <w:sz w:val="24"/>
          <w:szCs w:val="24"/>
        </w:rPr>
        <w:t xml:space="preserve">priority for coastal </w:t>
      </w:r>
      <w:r w:rsidR="004F0E3A" w:rsidRPr="001205F6">
        <w:rPr>
          <w:rFonts w:cstheme="minorHAnsi"/>
          <w:sz w:val="24"/>
          <w:szCs w:val="24"/>
        </w:rPr>
        <w:t>geoscience and engineering</w:t>
      </w:r>
      <w:r w:rsidR="009D62C8" w:rsidRPr="001205F6">
        <w:rPr>
          <w:rFonts w:cstheme="minorHAnsi"/>
          <w:sz w:val="24"/>
          <w:szCs w:val="24"/>
        </w:rPr>
        <w:t xml:space="preserve"> (Power et al. 2021)</w:t>
      </w:r>
      <w:r w:rsidR="00A27D3C" w:rsidRPr="001205F6">
        <w:rPr>
          <w:rFonts w:cstheme="minorHAnsi"/>
          <w:sz w:val="24"/>
          <w:szCs w:val="24"/>
        </w:rPr>
        <w:t>.</w:t>
      </w:r>
      <w:r w:rsidR="00B94F89" w:rsidRPr="001205F6">
        <w:rPr>
          <w:rFonts w:cstheme="minorHAnsi"/>
          <w:sz w:val="24"/>
          <w:szCs w:val="24"/>
        </w:rPr>
        <w:t xml:space="preserve"> </w:t>
      </w:r>
      <w:r w:rsidR="00103755" w:rsidRPr="001205F6">
        <w:rPr>
          <w:rFonts w:cstheme="minorHAnsi"/>
          <w:sz w:val="24"/>
          <w:szCs w:val="24"/>
        </w:rPr>
        <w:t>From short-</w:t>
      </w:r>
      <w:r w:rsidR="00065A17" w:rsidRPr="001205F6">
        <w:rPr>
          <w:rFonts w:cstheme="minorHAnsi"/>
          <w:sz w:val="24"/>
          <w:szCs w:val="24"/>
        </w:rPr>
        <w:t xml:space="preserve"> (days to weeks)</w:t>
      </w:r>
      <w:r w:rsidR="00103755" w:rsidRPr="001205F6">
        <w:rPr>
          <w:rFonts w:cstheme="minorHAnsi"/>
          <w:sz w:val="24"/>
          <w:szCs w:val="24"/>
        </w:rPr>
        <w:t xml:space="preserve"> to long-term</w:t>
      </w:r>
      <w:r w:rsidR="00065A17" w:rsidRPr="001205F6">
        <w:rPr>
          <w:rFonts w:cstheme="minorHAnsi"/>
          <w:sz w:val="24"/>
          <w:szCs w:val="24"/>
        </w:rPr>
        <w:t xml:space="preserve"> (</w:t>
      </w:r>
      <w:r w:rsidR="007557C2" w:rsidRPr="001205F6">
        <w:rPr>
          <w:rFonts w:cstheme="minorHAnsi"/>
          <w:sz w:val="24"/>
          <w:szCs w:val="24"/>
        </w:rPr>
        <w:t>years to decades)</w:t>
      </w:r>
      <w:r w:rsidR="00103755" w:rsidRPr="001205F6">
        <w:rPr>
          <w:rFonts w:cstheme="minorHAnsi"/>
          <w:sz w:val="24"/>
          <w:szCs w:val="24"/>
        </w:rPr>
        <w:t xml:space="preserve"> timescales, driving factors of shoreline change can include storm events, seasonal shifts in the wave climate, </w:t>
      </w:r>
      <w:r w:rsidR="00AC4A68" w:rsidRPr="001205F6">
        <w:rPr>
          <w:rFonts w:cstheme="minorHAnsi"/>
          <w:sz w:val="24"/>
          <w:szCs w:val="24"/>
        </w:rPr>
        <w:t>periodic changes to climate variability indices (</w:t>
      </w:r>
      <w:proofErr w:type="gramStart"/>
      <w:r w:rsidR="00AC4A68" w:rsidRPr="001205F6">
        <w:rPr>
          <w:rFonts w:cstheme="minorHAnsi"/>
          <w:sz w:val="24"/>
          <w:szCs w:val="24"/>
        </w:rPr>
        <w:t>e.g.</w:t>
      </w:r>
      <w:proofErr w:type="gramEnd"/>
      <w:r w:rsidR="00AC4A68" w:rsidRPr="001205F6">
        <w:rPr>
          <w:rFonts w:cstheme="minorHAnsi"/>
          <w:sz w:val="24"/>
          <w:szCs w:val="24"/>
        </w:rPr>
        <w:t xml:space="preserve"> E</w:t>
      </w:r>
      <w:r w:rsidR="007338A7" w:rsidRPr="001205F6">
        <w:rPr>
          <w:rFonts w:cstheme="minorHAnsi"/>
          <w:sz w:val="24"/>
          <w:szCs w:val="24"/>
        </w:rPr>
        <w:t xml:space="preserve">l </w:t>
      </w:r>
      <w:r w:rsidR="00AC4A68" w:rsidRPr="001205F6">
        <w:rPr>
          <w:rFonts w:cstheme="minorHAnsi"/>
          <w:sz w:val="24"/>
          <w:szCs w:val="24"/>
        </w:rPr>
        <w:t>N</w:t>
      </w:r>
      <w:r w:rsidR="007338A7" w:rsidRPr="001205F6">
        <w:rPr>
          <w:rFonts w:cstheme="minorHAnsi"/>
          <w:sz w:val="24"/>
          <w:szCs w:val="24"/>
        </w:rPr>
        <w:t>ino Southern Oscillation</w:t>
      </w:r>
      <w:r w:rsidR="00AC4A68" w:rsidRPr="001205F6">
        <w:rPr>
          <w:rFonts w:cstheme="minorHAnsi"/>
          <w:sz w:val="24"/>
          <w:szCs w:val="24"/>
        </w:rPr>
        <w:t>, N</w:t>
      </w:r>
      <w:r w:rsidR="007338A7" w:rsidRPr="001205F6">
        <w:rPr>
          <w:rFonts w:cstheme="minorHAnsi"/>
          <w:sz w:val="24"/>
          <w:szCs w:val="24"/>
        </w:rPr>
        <w:t xml:space="preserve">orth </w:t>
      </w:r>
      <w:r w:rsidR="00AC4A68" w:rsidRPr="001205F6">
        <w:rPr>
          <w:rFonts w:cstheme="minorHAnsi"/>
          <w:sz w:val="24"/>
          <w:szCs w:val="24"/>
        </w:rPr>
        <w:t>A</w:t>
      </w:r>
      <w:r w:rsidR="007338A7" w:rsidRPr="001205F6">
        <w:rPr>
          <w:rFonts w:cstheme="minorHAnsi"/>
          <w:sz w:val="24"/>
          <w:szCs w:val="24"/>
        </w:rPr>
        <w:t xml:space="preserve">tlantic </w:t>
      </w:r>
      <w:r w:rsidR="00AC4A68" w:rsidRPr="001205F6">
        <w:rPr>
          <w:rFonts w:cstheme="minorHAnsi"/>
          <w:sz w:val="24"/>
          <w:szCs w:val="24"/>
        </w:rPr>
        <w:t>O</w:t>
      </w:r>
      <w:r w:rsidR="007338A7" w:rsidRPr="001205F6">
        <w:rPr>
          <w:rFonts w:cstheme="minorHAnsi"/>
          <w:sz w:val="24"/>
          <w:szCs w:val="24"/>
        </w:rPr>
        <w:t>scillation</w:t>
      </w:r>
      <w:r w:rsidR="00AC4A68" w:rsidRPr="001205F6">
        <w:rPr>
          <w:rFonts w:cstheme="minorHAnsi"/>
          <w:sz w:val="24"/>
          <w:szCs w:val="24"/>
        </w:rPr>
        <w:t>)</w:t>
      </w:r>
      <w:r w:rsidR="007338A7" w:rsidRPr="001205F6">
        <w:rPr>
          <w:rFonts w:cstheme="minorHAnsi"/>
          <w:sz w:val="24"/>
          <w:szCs w:val="24"/>
        </w:rPr>
        <w:t xml:space="preserve"> and global climate change (e.g. sea level rise).</w:t>
      </w:r>
    </w:p>
    <w:p w14:paraId="67256FEA" w14:textId="14334D0F" w:rsidR="003315C8" w:rsidRPr="001205F6" w:rsidRDefault="005028EA" w:rsidP="00AA0658">
      <w:pPr>
        <w:rPr>
          <w:rFonts w:cstheme="minorHAnsi"/>
          <w:sz w:val="24"/>
          <w:szCs w:val="24"/>
        </w:rPr>
      </w:pPr>
      <w:r w:rsidRPr="001205F6">
        <w:rPr>
          <w:rFonts w:cstheme="minorHAnsi"/>
          <w:sz w:val="24"/>
          <w:szCs w:val="24"/>
        </w:rPr>
        <w:t xml:space="preserve">Mountainous </w:t>
      </w:r>
      <w:r w:rsidR="00D77137" w:rsidRPr="001205F6">
        <w:rPr>
          <w:rFonts w:cstheme="minorHAnsi"/>
          <w:sz w:val="24"/>
          <w:szCs w:val="24"/>
        </w:rPr>
        <w:t xml:space="preserve">or hilly </w:t>
      </w:r>
      <w:r w:rsidRPr="001205F6">
        <w:rPr>
          <w:rFonts w:cstheme="minorHAnsi"/>
          <w:sz w:val="24"/>
          <w:szCs w:val="24"/>
        </w:rPr>
        <w:t>coast</w:t>
      </w:r>
      <w:r w:rsidR="00D77137" w:rsidRPr="001205F6">
        <w:rPr>
          <w:rFonts w:cstheme="minorHAnsi"/>
          <w:sz w:val="24"/>
          <w:szCs w:val="24"/>
        </w:rPr>
        <w:t>lines</w:t>
      </w:r>
      <w:r w:rsidRPr="001205F6">
        <w:rPr>
          <w:rFonts w:cstheme="minorHAnsi"/>
          <w:sz w:val="24"/>
          <w:szCs w:val="24"/>
        </w:rPr>
        <w:t xml:space="preserve"> associated with e</w:t>
      </w:r>
      <w:r w:rsidR="00A11F95" w:rsidRPr="001205F6">
        <w:rPr>
          <w:rFonts w:cstheme="minorHAnsi"/>
          <w:sz w:val="24"/>
          <w:szCs w:val="24"/>
        </w:rPr>
        <w:t>mbayed (or headland</w:t>
      </w:r>
      <w:r w:rsidR="00E76772">
        <w:rPr>
          <w:rFonts w:cstheme="minorHAnsi"/>
          <w:sz w:val="24"/>
          <w:szCs w:val="24"/>
        </w:rPr>
        <w:t xml:space="preserve"> </w:t>
      </w:r>
      <w:r w:rsidR="00A11F95" w:rsidRPr="001205F6">
        <w:rPr>
          <w:rFonts w:cstheme="minorHAnsi"/>
          <w:sz w:val="24"/>
          <w:szCs w:val="24"/>
        </w:rPr>
        <w:t>bay)</w:t>
      </w:r>
      <w:r w:rsidR="0002454F" w:rsidRPr="001205F6">
        <w:rPr>
          <w:rFonts w:cstheme="minorHAnsi"/>
          <w:sz w:val="24"/>
          <w:szCs w:val="24"/>
        </w:rPr>
        <w:t xml:space="preserve"> beaches</w:t>
      </w:r>
      <w:r w:rsidRPr="001205F6">
        <w:rPr>
          <w:rFonts w:cstheme="minorHAnsi"/>
          <w:sz w:val="24"/>
          <w:szCs w:val="24"/>
        </w:rPr>
        <w:t xml:space="preserve"> </w:t>
      </w:r>
      <w:r w:rsidR="00D77137" w:rsidRPr="001205F6">
        <w:rPr>
          <w:rFonts w:cstheme="minorHAnsi"/>
          <w:sz w:val="24"/>
          <w:szCs w:val="24"/>
        </w:rPr>
        <w:t xml:space="preserve">form about </w:t>
      </w:r>
      <w:r w:rsidR="00CE44C5" w:rsidRPr="001205F6">
        <w:rPr>
          <w:rFonts w:cstheme="minorHAnsi"/>
          <w:sz w:val="24"/>
          <w:szCs w:val="24"/>
        </w:rPr>
        <w:t>50% of the world’s coasts</w:t>
      </w:r>
      <w:r w:rsidR="00006673" w:rsidRPr="001205F6">
        <w:rPr>
          <w:rFonts w:cstheme="minorHAnsi"/>
          <w:sz w:val="24"/>
          <w:szCs w:val="24"/>
        </w:rPr>
        <w:t xml:space="preserve"> (Inman &amp; Nordstrom 1971).</w:t>
      </w:r>
      <w:r w:rsidR="00F4792D" w:rsidRPr="001205F6">
        <w:rPr>
          <w:rFonts w:cstheme="minorHAnsi"/>
          <w:sz w:val="24"/>
          <w:szCs w:val="24"/>
        </w:rPr>
        <w:t xml:space="preserve"> </w:t>
      </w:r>
      <w:r w:rsidR="005D5733" w:rsidRPr="001205F6">
        <w:rPr>
          <w:rFonts w:cstheme="minorHAnsi"/>
          <w:sz w:val="24"/>
          <w:szCs w:val="24"/>
        </w:rPr>
        <w:t xml:space="preserve">Hence, shoreline change research </w:t>
      </w:r>
      <w:r w:rsidR="00427473" w:rsidRPr="001205F6">
        <w:rPr>
          <w:rFonts w:cstheme="minorHAnsi"/>
          <w:sz w:val="24"/>
          <w:szCs w:val="24"/>
        </w:rPr>
        <w:t>focused on an embayed beach</w:t>
      </w:r>
      <w:r w:rsidR="005D5733" w:rsidRPr="001205F6">
        <w:rPr>
          <w:rFonts w:cstheme="minorHAnsi"/>
          <w:sz w:val="24"/>
          <w:szCs w:val="24"/>
        </w:rPr>
        <w:t xml:space="preserve"> can be </w:t>
      </w:r>
      <w:r w:rsidR="00427473" w:rsidRPr="001205F6">
        <w:rPr>
          <w:rFonts w:cstheme="minorHAnsi"/>
          <w:sz w:val="24"/>
          <w:szCs w:val="24"/>
        </w:rPr>
        <w:t>applied with global significance</w:t>
      </w:r>
      <w:r w:rsidR="005D5733" w:rsidRPr="001205F6">
        <w:rPr>
          <w:rFonts w:cstheme="minorHAnsi"/>
          <w:sz w:val="24"/>
          <w:szCs w:val="24"/>
        </w:rPr>
        <w:t xml:space="preserve">. </w:t>
      </w:r>
      <w:r w:rsidR="00F4792D" w:rsidRPr="001205F6">
        <w:rPr>
          <w:rFonts w:cstheme="minorHAnsi"/>
          <w:sz w:val="24"/>
          <w:szCs w:val="24"/>
        </w:rPr>
        <w:t>Unless headland bypassing is a common occurrence</w:t>
      </w:r>
      <w:r w:rsidR="004F7959">
        <w:rPr>
          <w:rFonts w:cstheme="minorHAnsi"/>
          <w:sz w:val="24"/>
          <w:szCs w:val="24"/>
        </w:rPr>
        <w:t xml:space="preserve"> </w:t>
      </w:r>
      <w:r w:rsidR="004F7959" w:rsidRPr="001205F6">
        <w:rPr>
          <w:rFonts w:cstheme="minorHAnsi"/>
          <w:sz w:val="24"/>
          <w:szCs w:val="24"/>
        </w:rPr>
        <w:t>(</w:t>
      </w:r>
      <w:proofErr w:type="gramStart"/>
      <w:r w:rsidR="004F7959" w:rsidRPr="001205F6">
        <w:rPr>
          <w:rFonts w:cstheme="minorHAnsi"/>
          <w:sz w:val="24"/>
          <w:szCs w:val="24"/>
        </w:rPr>
        <w:t>e.g.</w:t>
      </w:r>
      <w:proofErr w:type="gramEnd"/>
      <w:r w:rsidR="004F7959" w:rsidRPr="001205F6">
        <w:rPr>
          <w:rFonts w:cstheme="minorHAnsi"/>
          <w:sz w:val="24"/>
          <w:szCs w:val="24"/>
        </w:rPr>
        <w:t xml:space="preserve"> Silva et al. 20</w:t>
      </w:r>
      <w:r w:rsidR="004F7959">
        <w:rPr>
          <w:rFonts w:cstheme="minorHAnsi"/>
          <w:sz w:val="24"/>
          <w:szCs w:val="24"/>
        </w:rPr>
        <w:t>21</w:t>
      </w:r>
      <w:r w:rsidR="004F7959" w:rsidRPr="001205F6">
        <w:rPr>
          <w:rFonts w:cstheme="minorHAnsi"/>
          <w:sz w:val="24"/>
          <w:szCs w:val="24"/>
        </w:rPr>
        <w:t>)</w:t>
      </w:r>
      <w:r w:rsidR="00F4792D" w:rsidRPr="001205F6">
        <w:rPr>
          <w:rFonts w:cstheme="minorHAnsi"/>
          <w:sz w:val="24"/>
          <w:szCs w:val="24"/>
        </w:rPr>
        <w:t xml:space="preserve">, these embayed beaches are </w:t>
      </w:r>
      <w:r w:rsidR="004A0751" w:rsidRPr="001205F6">
        <w:rPr>
          <w:rFonts w:cstheme="minorHAnsi"/>
          <w:sz w:val="24"/>
          <w:szCs w:val="24"/>
        </w:rPr>
        <w:t>generally described as closed systems</w:t>
      </w:r>
      <w:r w:rsidR="00EB7A91" w:rsidRPr="001205F6">
        <w:rPr>
          <w:rFonts w:cstheme="minorHAnsi"/>
          <w:sz w:val="24"/>
          <w:szCs w:val="24"/>
        </w:rPr>
        <w:t xml:space="preserve"> where sediment is contained between two headlands, structures or rocky outcrops</w:t>
      </w:r>
      <w:r w:rsidR="006D3647" w:rsidRPr="001205F6">
        <w:rPr>
          <w:rFonts w:cstheme="minorHAnsi"/>
          <w:sz w:val="24"/>
          <w:szCs w:val="24"/>
        </w:rPr>
        <w:t>. Instead</w:t>
      </w:r>
      <w:r w:rsidR="00427473" w:rsidRPr="001205F6">
        <w:rPr>
          <w:rFonts w:cstheme="minorHAnsi"/>
          <w:sz w:val="24"/>
          <w:szCs w:val="24"/>
        </w:rPr>
        <w:t xml:space="preserve">, </w:t>
      </w:r>
      <w:r w:rsidR="00905534" w:rsidRPr="001205F6">
        <w:rPr>
          <w:rFonts w:cstheme="minorHAnsi"/>
          <w:sz w:val="24"/>
          <w:szCs w:val="24"/>
        </w:rPr>
        <w:t xml:space="preserve">beach </w:t>
      </w:r>
      <w:r w:rsidR="00427473" w:rsidRPr="001205F6">
        <w:rPr>
          <w:rFonts w:cstheme="minorHAnsi"/>
          <w:sz w:val="24"/>
          <w:szCs w:val="24"/>
        </w:rPr>
        <w:t xml:space="preserve">rotation is a dominant mode of shoreline variability </w:t>
      </w:r>
      <w:r w:rsidR="00D34320" w:rsidRPr="001205F6">
        <w:rPr>
          <w:rFonts w:cstheme="minorHAnsi"/>
          <w:sz w:val="24"/>
          <w:szCs w:val="24"/>
        </w:rPr>
        <w:t xml:space="preserve">at embayed beaches </w:t>
      </w:r>
      <w:r w:rsidR="00427473" w:rsidRPr="001205F6">
        <w:rPr>
          <w:rFonts w:cstheme="minorHAnsi"/>
          <w:sz w:val="24"/>
          <w:szCs w:val="24"/>
        </w:rPr>
        <w:t xml:space="preserve">where </w:t>
      </w:r>
      <w:r w:rsidR="00905534" w:rsidRPr="001205F6">
        <w:rPr>
          <w:rFonts w:cstheme="minorHAnsi"/>
          <w:sz w:val="24"/>
          <w:szCs w:val="24"/>
        </w:rPr>
        <w:t>s</w:t>
      </w:r>
      <w:r w:rsidR="00427473" w:rsidRPr="001205F6">
        <w:rPr>
          <w:rFonts w:cstheme="minorHAnsi"/>
          <w:sz w:val="24"/>
          <w:szCs w:val="24"/>
        </w:rPr>
        <w:t xml:space="preserve">ediment </w:t>
      </w:r>
      <w:r w:rsidR="00905534" w:rsidRPr="001205F6">
        <w:rPr>
          <w:rFonts w:cstheme="minorHAnsi"/>
          <w:sz w:val="24"/>
          <w:szCs w:val="24"/>
        </w:rPr>
        <w:t>transport results in an</w:t>
      </w:r>
      <w:r w:rsidR="006D3647" w:rsidRPr="001205F6">
        <w:rPr>
          <w:rFonts w:cstheme="minorHAnsi"/>
          <w:sz w:val="24"/>
          <w:szCs w:val="24"/>
        </w:rPr>
        <w:t xml:space="preserve"> </w:t>
      </w:r>
      <w:r w:rsidR="004C6BDD" w:rsidRPr="001205F6">
        <w:rPr>
          <w:rFonts w:cstheme="minorHAnsi"/>
          <w:sz w:val="24"/>
          <w:szCs w:val="24"/>
        </w:rPr>
        <w:t xml:space="preserve">apparent </w:t>
      </w:r>
      <w:r w:rsidR="00442DA1" w:rsidRPr="001205F6">
        <w:rPr>
          <w:rFonts w:cstheme="minorHAnsi"/>
          <w:sz w:val="24"/>
          <w:szCs w:val="24"/>
        </w:rPr>
        <w:t>out-of-phase shift in shoreline position at each end of the beach</w:t>
      </w:r>
      <w:r w:rsidR="0043757C" w:rsidRPr="001205F6">
        <w:rPr>
          <w:rFonts w:cstheme="minorHAnsi"/>
          <w:sz w:val="24"/>
          <w:szCs w:val="24"/>
        </w:rPr>
        <w:t xml:space="preserve"> </w:t>
      </w:r>
      <w:r w:rsidR="002F147D" w:rsidRPr="001205F6">
        <w:rPr>
          <w:rFonts w:cstheme="minorHAnsi"/>
          <w:sz w:val="24"/>
          <w:szCs w:val="24"/>
        </w:rPr>
        <w:t>(</w:t>
      </w:r>
      <w:r w:rsidR="00905534" w:rsidRPr="001205F6">
        <w:rPr>
          <w:rFonts w:cstheme="minorHAnsi"/>
          <w:sz w:val="24"/>
          <w:szCs w:val="24"/>
        </w:rPr>
        <w:t xml:space="preserve">Short &amp; </w:t>
      </w:r>
      <w:proofErr w:type="spellStart"/>
      <w:r w:rsidR="00905534" w:rsidRPr="001205F6">
        <w:rPr>
          <w:rFonts w:cstheme="minorHAnsi"/>
          <w:sz w:val="24"/>
          <w:szCs w:val="24"/>
        </w:rPr>
        <w:t>Masselink</w:t>
      </w:r>
      <w:proofErr w:type="spellEnd"/>
      <w:r w:rsidR="00905534" w:rsidRPr="001205F6">
        <w:rPr>
          <w:rFonts w:cstheme="minorHAnsi"/>
          <w:sz w:val="24"/>
          <w:szCs w:val="24"/>
        </w:rPr>
        <w:t xml:space="preserve"> 1999, Klein et al. 2002, Turki et al. 2013</w:t>
      </w:r>
      <w:r w:rsidR="00B84C3E" w:rsidRPr="001205F6">
        <w:rPr>
          <w:rFonts w:cstheme="minorHAnsi"/>
          <w:sz w:val="24"/>
          <w:szCs w:val="24"/>
        </w:rPr>
        <w:t>)</w:t>
      </w:r>
      <w:r w:rsidR="006D3647" w:rsidRPr="001205F6">
        <w:rPr>
          <w:rFonts w:cstheme="minorHAnsi"/>
          <w:sz w:val="24"/>
          <w:szCs w:val="24"/>
        </w:rPr>
        <w:t>.</w:t>
      </w:r>
      <w:r w:rsidR="000A5444" w:rsidRPr="001205F6">
        <w:rPr>
          <w:rFonts w:cstheme="minorHAnsi"/>
          <w:sz w:val="24"/>
          <w:szCs w:val="24"/>
        </w:rPr>
        <w:t xml:space="preserve"> </w:t>
      </w:r>
    </w:p>
    <w:p w14:paraId="2D6D178E" w14:textId="496F2C81" w:rsidR="004F0E3A" w:rsidRPr="001205F6" w:rsidRDefault="0003098E" w:rsidP="00AA0658">
      <w:pPr>
        <w:rPr>
          <w:rFonts w:cstheme="minorHAnsi"/>
          <w:sz w:val="24"/>
          <w:szCs w:val="24"/>
        </w:rPr>
      </w:pPr>
      <w:r w:rsidRPr="001205F6">
        <w:rPr>
          <w:rFonts w:cstheme="minorHAnsi"/>
          <w:sz w:val="24"/>
          <w:szCs w:val="24"/>
        </w:rPr>
        <w:t>There is notable variability in the dominant driving hydrodynamic factors of beach rotation</w:t>
      </w:r>
      <w:r w:rsidR="006C4784" w:rsidRPr="001205F6">
        <w:rPr>
          <w:rFonts w:cstheme="minorHAnsi"/>
          <w:sz w:val="24"/>
          <w:szCs w:val="24"/>
        </w:rPr>
        <w:t xml:space="preserve">, </w:t>
      </w:r>
      <w:r w:rsidRPr="001205F6">
        <w:rPr>
          <w:rFonts w:cstheme="minorHAnsi"/>
          <w:sz w:val="24"/>
          <w:szCs w:val="24"/>
        </w:rPr>
        <w:t xml:space="preserve">with both the reversal of longshore sediment transport </w:t>
      </w:r>
      <w:r w:rsidR="006C4784" w:rsidRPr="001205F6">
        <w:rPr>
          <w:rFonts w:cstheme="minorHAnsi"/>
          <w:sz w:val="24"/>
          <w:szCs w:val="24"/>
        </w:rPr>
        <w:t xml:space="preserve">(Klein et al., 2002) </w:t>
      </w:r>
      <w:r w:rsidRPr="001205F6">
        <w:rPr>
          <w:rFonts w:cstheme="minorHAnsi"/>
          <w:sz w:val="24"/>
          <w:szCs w:val="24"/>
        </w:rPr>
        <w:t xml:space="preserve">and longshore variability in cross-shore sediment transport (Harley et al., 2015) </w:t>
      </w:r>
      <w:r w:rsidR="00D34320" w:rsidRPr="001205F6">
        <w:rPr>
          <w:rFonts w:cstheme="minorHAnsi"/>
          <w:sz w:val="24"/>
          <w:szCs w:val="24"/>
        </w:rPr>
        <w:t>found to be</w:t>
      </w:r>
      <w:r w:rsidRPr="001205F6">
        <w:rPr>
          <w:rFonts w:cstheme="minorHAnsi"/>
          <w:sz w:val="24"/>
          <w:szCs w:val="24"/>
        </w:rPr>
        <w:t xml:space="preserve"> important. Beach rotation is often linked to seasonal shifts in the wave climate</w:t>
      </w:r>
      <w:r w:rsidR="00771315" w:rsidRPr="001205F6">
        <w:rPr>
          <w:rFonts w:cstheme="minorHAnsi"/>
          <w:sz w:val="24"/>
          <w:szCs w:val="24"/>
        </w:rPr>
        <w:t xml:space="preserve"> (Turki et al. 2013, </w:t>
      </w:r>
      <w:r w:rsidR="006C4784" w:rsidRPr="001205F6">
        <w:rPr>
          <w:rFonts w:cstheme="minorHAnsi"/>
          <w:sz w:val="24"/>
          <w:szCs w:val="24"/>
        </w:rPr>
        <w:t>…</w:t>
      </w:r>
      <w:r w:rsidR="00771315" w:rsidRPr="001205F6">
        <w:rPr>
          <w:rFonts w:cstheme="minorHAnsi"/>
          <w:sz w:val="24"/>
          <w:szCs w:val="24"/>
        </w:rPr>
        <w:t>)</w:t>
      </w:r>
      <w:r w:rsidR="003C03F5" w:rsidRPr="001205F6">
        <w:rPr>
          <w:rFonts w:cstheme="minorHAnsi"/>
          <w:sz w:val="24"/>
          <w:szCs w:val="24"/>
        </w:rPr>
        <w:t>, including both wave direction and significant wave height</w:t>
      </w:r>
      <w:r w:rsidRPr="001205F6">
        <w:rPr>
          <w:rFonts w:cstheme="minorHAnsi"/>
          <w:sz w:val="24"/>
          <w:szCs w:val="24"/>
        </w:rPr>
        <w:t>. However, climate drivers such as El-Nino Southern Oscillation (</w:t>
      </w:r>
      <w:r w:rsidR="00133C0A">
        <w:rPr>
          <w:rFonts w:cstheme="minorHAnsi"/>
          <w:sz w:val="24"/>
          <w:szCs w:val="24"/>
        </w:rPr>
        <w:t xml:space="preserve">Short et al., 2000; </w:t>
      </w:r>
      <w:r w:rsidRPr="001205F6">
        <w:rPr>
          <w:rFonts w:cstheme="minorHAnsi"/>
          <w:sz w:val="24"/>
          <w:szCs w:val="24"/>
        </w:rPr>
        <w:t xml:space="preserve">Ranasinghe et al., 2004) and North Atlantic Oscillation (Thomas et al., 2011) have also been linked to beach rotation. Understanding this coastal process requires a </w:t>
      </w:r>
      <w:proofErr w:type="spellStart"/>
      <w:r w:rsidRPr="001205F6">
        <w:rPr>
          <w:rFonts w:cstheme="minorHAnsi"/>
          <w:sz w:val="24"/>
          <w:szCs w:val="24"/>
        </w:rPr>
        <w:t>spatio</w:t>
      </w:r>
      <w:proofErr w:type="spellEnd"/>
      <w:r w:rsidRPr="001205F6">
        <w:rPr>
          <w:rFonts w:cstheme="minorHAnsi"/>
          <w:sz w:val="24"/>
          <w:szCs w:val="24"/>
        </w:rPr>
        <w:t>-temporal analysis of the whole beach (Klein et al., 2002). However, beach profiles or shoreline transects at either end of a sandy embayment</w:t>
      </w:r>
      <w:r w:rsidR="003C03F5" w:rsidRPr="001205F6">
        <w:rPr>
          <w:rFonts w:cstheme="minorHAnsi"/>
          <w:sz w:val="24"/>
          <w:szCs w:val="24"/>
        </w:rPr>
        <w:t xml:space="preserve"> have been used with great success to measure the </w:t>
      </w:r>
      <w:r w:rsidRPr="001205F6">
        <w:rPr>
          <w:rFonts w:cstheme="minorHAnsi"/>
          <w:sz w:val="24"/>
          <w:szCs w:val="24"/>
        </w:rPr>
        <w:t>magnitude and timescales of suspected beach rotatio</w:t>
      </w:r>
      <w:r w:rsidR="003C03F5" w:rsidRPr="001205F6">
        <w:rPr>
          <w:rFonts w:cstheme="minorHAnsi"/>
          <w:sz w:val="24"/>
          <w:szCs w:val="24"/>
        </w:rPr>
        <w:t>n (</w:t>
      </w:r>
      <w:proofErr w:type="gramStart"/>
      <w:r w:rsidR="003C03F5" w:rsidRPr="001205F6">
        <w:rPr>
          <w:rFonts w:cstheme="minorHAnsi"/>
          <w:sz w:val="24"/>
          <w:szCs w:val="24"/>
        </w:rPr>
        <w:t>e.g.</w:t>
      </w:r>
      <w:proofErr w:type="gramEnd"/>
      <w:r w:rsidR="003C03F5" w:rsidRPr="001205F6">
        <w:rPr>
          <w:rFonts w:cstheme="minorHAnsi"/>
          <w:sz w:val="24"/>
          <w:szCs w:val="24"/>
        </w:rPr>
        <w:t xml:space="preserve"> Ranasinghe et al. 2004)</w:t>
      </w:r>
      <w:r w:rsidRPr="001205F6">
        <w:rPr>
          <w:rFonts w:cstheme="minorHAnsi"/>
          <w:sz w:val="24"/>
          <w:szCs w:val="24"/>
        </w:rPr>
        <w:t>.</w:t>
      </w:r>
    </w:p>
    <w:p w14:paraId="5770EADA" w14:textId="1F2A7540" w:rsidR="00900F8A" w:rsidRDefault="00B62CA3" w:rsidP="001F2EF9">
      <w:pPr>
        <w:rPr>
          <w:sz w:val="24"/>
          <w:szCs w:val="24"/>
        </w:rPr>
      </w:pPr>
      <w:r>
        <w:rPr>
          <w:sz w:val="24"/>
          <w:szCs w:val="24"/>
        </w:rPr>
        <w:t>The Southern Annular Mode (</w:t>
      </w:r>
      <w:r w:rsidR="001F2EF9" w:rsidRPr="001205F6">
        <w:rPr>
          <w:sz w:val="24"/>
          <w:szCs w:val="24"/>
        </w:rPr>
        <w:t>SAM</w:t>
      </w:r>
      <w:r>
        <w:rPr>
          <w:sz w:val="24"/>
          <w:szCs w:val="24"/>
        </w:rPr>
        <w:t>)</w:t>
      </w:r>
      <w:r w:rsidR="001F2EF9" w:rsidRPr="001205F6">
        <w:rPr>
          <w:sz w:val="24"/>
          <w:szCs w:val="24"/>
        </w:rPr>
        <w:t xml:space="preserve"> is a dominant mode of Southern Ocean </w:t>
      </w:r>
      <w:r>
        <w:rPr>
          <w:sz w:val="24"/>
          <w:szCs w:val="24"/>
        </w:rPr>
        <w:t xml:space="preserve">climate </w:t>
      </w:r>
      <w:r w:rsidR="001F2EF9" w:rsidRPr="001205F6">
        <w:rPr>
          <w:sz w:val="24"/>
          <w:szCs w:val="24"/>
        </w:rPr>
        <w:t xml:space="preserve">variability </w:t>
      </w:r>
      <w:r w:rsidR="001205F6">
        <w:rPr>
          <w:sz w:val="24"/>
          <w:szCs w:val="24"/>
        </w:rPr>
        <w:t>(</w:t>
      </w:r>
      <w:r w:rsidR="001F2EF9" w:rsidRPr="001205F6">
        <w:rPr>
          <w:sz w:val="24"/>
          <w:szCs w:val="24"/>
        </w:rPr>
        <w:t>Rogers &amp; van Loon 1982</w:t>
      </w:r>
      <w:r w:rsidR="00133C0A">
        <w:rPr>
          <w:sz w:val="24"/>
          <w:szCs w:val="24"/>
        </w:rPr>
        <w:t>, Simmonds 2003</w:t>
      </w:r>
      <w:r w:rsidR="001F2EF9" w:rsidRPr="001205F6">
        <w:rPr>
          <w:sz w:val="24"/>
          <w:szCs w:val="24"/>
        </w:rPr>
        <w:t>)</w:t>
      </w:r>
      <w:r w:rsidR="001205F6">
        <w:rPr>
          <w:sz w:val="24"/>
          <w:szCs w:val="24"/>
        </w:rPr>
        <w:t xml:space="preserve">. </w:t>
      </w:r>
      <w:r w:rsidR="00995F2F">
        <w:rPr>
          <w:sz w:val="24"/>
          <w:szCs w:val="24"/>
        </w:rPr>
        <w:t xml:space="preserve">The Southern Ocean is well known for its </w:t>
      </w:r>
      <w:r w:rsidR="001A1047">
        <w:rPr>
          <w:sz w:val="24"/>
          <w:szCs w:val="24"/>
        </w:rPr>
        <w:t>persistent</w:t>
      </w:r>
      <w:r w:rsidR="00710D70">
        <w:rPr>
          <w:sz w:val="24"/>
          <w:szCs w:val="24"/>
        </w:rPr>
        <w:t xml:space="preserve"> and strong storm belt</w:t>
      </w:r>
      <w:r w:rsidR="000D6059">
        <w:rPr>
          <w:sz w:val="24"/>
          <w:szCs w:val="24"/>
        </w:rPr>
        <w:t xml:space="preserve"> associated with </w:t>
      </w:r>
      <w:r w:rsidR="001A1047">
        <w:rPr>
          <w:sz w:val="24"/>
          <w:szCs w:val="24"/>
        </w:rPr>
        <w:t>low-pressure and frontal systems</w:t>
      </w:r>
      <w:r w:rsidR="0087144F">
        <w:rPr>
          <w:sz w:val="24"/>
          <w:szCs w:val="24"/>
        </w:rPr>
        <w:t>. T</w:t>
      </w:r>
      <w:r w:rsidR="005A461C">
        <w:rPr>
          <w:sz w:val="24"/>
          <w:szCs w:val="24"/>
        </w:rPr>
        <w:t xml:space="preserve">hese intense winds are responsible </w:t>
      </w:r>
      <w:r w:rsidR="000E0E0A">
        <w:rPr>
          <w:sz w:val="24"/>
          <w:szCs w:val="24"/>
        </w:rPr>
        <w:t xml:space="preserve">for </w:t>
      </w:r>
      <w:r w:rsidR="00AD5DD5">
        <w:rPr>
          <w:sz w:val="24"/>
          <w:szCs w:val="24"/>
        </w:rPr>
        <w:t xml:space="preserve">much of the ocean </w:t>
      </w:r>
      <w:r w:rsidR="000E0E0A">
        <w:rPr>
          <w:sz w:val="24"/>
          <w:szCs w:val="24"/>
        </w:rPr>
        <w:t>swell</w:t>
      </w:r>
      <w:r w:rsidR="00AD5DD5">
        <w:rPr>
          <w:sz w:val="24"/>
          <w:szCs w:val="24"/>
        </w:rPr>
        <w:t xml:space="preserve">s globally, </w:t>
      </w:r>
      <w:r w:rsidR="00E36104">
        <w:rPr>
          <w:sz w:val="24"/>
          <w:szCs w:val="24"/>
        </w:rPr>
        <w:t>across the southern hemisphere and even into the North Pac</w:t>
      </w:r>
      <w:r w:rsidR="001177CF">
        <w:rPr>
          <w:sz w:val="24"/>
          <w:szCs w:val="24"/>
        </w:rPr>
        <w:t>i</w:t>
      </w:r>
      <w:r w:rsidR="00E36104">
        <w:rPr>
          <w:sz w:val="24"/>
          <w:szCs w:val="24"/>
        </w:rPr>
        <w:t>fic (</w:t>
      </w:r>
      <w:r w:rsidR="001177CF">
        <w:rPr>
          <w:sz w:val="24"/>
          <w:szCs w:val="24"/>
        </w:rPr>
        <w:t xml:space="preserve">Young 1999). </w:t>
      </w:r>
      <w:r w:rsidR="00710D70">
        <w:rPr>
          <w:sz w:val="24"/>
          <w:szCs w:val="24"/>
        </w:rPr>
        <w:t>SAM is</w:t>
      </w:r>
      <w:r w:rsidR="001F2EF9" w:rsidRPr="001205F6">
        <w:rPr>
          <w:sz w:val="24"/>
          <w:szCs w:val="24"/>
        </w:rPr>
        <w:t xml:space="preserve"> measured using </w:t>
      </w:r>
      <w:r w:rsidR="00710D70">
        <w:rPr>
          <w:sz w:val="24"/>
          <w:szCs w:val="24"/>
        </w:rPr>
        <w:t xml:space="preserve">an </w:t>
      </w:r>
      <w:r w:rsidR="001F2EF9" w:rsidRPr="001205F6">
        <w:rPr>
          <w:sz w:val="24"/>
          <w:szCs w:val="24"/>
        </w:rPr>
        <w:t xml:space="preserve">index (SAMI) described by zonally-averaged, mean sea-level pressure differences between 40°S and 65°S </w:t>
      </w:r>
      <w:r w:rsidR="001F2EF9" w:rsidRPr="001205F6">
        <w:rPr>
          <w:sz w:val="24"/>
          <w:szCs w:val="24"/>
        </w:rPr>
        <w:fldChar w:fldCharType="begin" w:fldLock="1"/>
      </w:r>
      <w:r w:rsidR="001F2EF9" w:rsidRPr="001205F6">
        <w:rPr>
          <w:sz w:val="24"/>
          <w:szCs w:val="24"/>
        </w:rPr>
        <w:instrText>ADDIN CSL_CITATION {"citationItems":[{"id":"ITEM-1","itemData":{"DOI":"10.1175/1520-0442(2003)016&lt;4134:TITSAM&gt;2.0.CO;2","author":[{"dropping-particle":"","family":"Marshall","given":"G J","non-dropping-particle":"","parse-names":false,"suffix":""}],"container-title":"Journal of Climate","id":"ITEM-1","issue":"24","issued":{"date-parts":[["2003"]]},"language":"English","note":"An observation method for calculating the Southern Annular Mode (SAM) - http://www.nerc-bas.ac.uk/icd/gjma/sam.html","page":"4134-4143","publisher":"American Meteorological Society","title":"Trends in the Southern Annular Mode from Observations and Reanalyses","type":"article-journal","volume":"16"},"uris":["http://www.mendeley.com/documents/?uuid=13acc831-af90-4269-8171-c95477c1ab93"]}],"mendeley":{"formattedCitation":"(Marshall, 2003)","plainTextFormattedCitation":"(Marshall, 2003)","previouslyFormattedCitation":"(Marshall, 2003)"},"properties":{"noteIndex":0},"schema":"https://github.com/citation-style-language/schema/raw/master/csl-citation.json"}</w:instrText>
      </w:r>
      <w:r w:rsidR="001F2EF9" w:rsidRPr="001205F6">
        <w:rPr>
          <w:sz w:val="24"/>
          <w:szCs w:val="24"/>
        </w:rPr>
        <w:fldChar w:fldCharType="separate"/>
      </w:r>
      <w:r w:rsidR="001F2EF9" w:rsidRPr="001205F6">
        <w:rPr>
          <w:noProof/>
          <w:sz w:val="24"/>
          <w:szCs w:val="24"/>
        </w:rPr>
        <w:t>(Marshall, 2003)</w:t>
      </w:r>
      <w:r w:rsidR="001F2EF9" w:rsidRPr="001205F6">
        <w:rPr>
          <w:sz w:val="24"/>
          <w:szCs w:val="24"/>
        </w:rPr>
        <w:fldChar w:fldCharType="end"/>
      </w:r>
      <w:r w:rsidR="001F2EF9" w:rsidRPr="001205F6">
        <w:rPr>
          <w:sz w:val="24"/>
          <w:szCs w:val="24"/>
        </w:rPr>
        <w:t>. A positive (negative) SAMI value corresponds to higher (lower) pressure at 40°S than at 65°S</w:t>
      </w:r>
      <w:r w:rsidR="00884FE0">
        <w:rPr>
          <w:sz w:val="24"/>
          <w:szCs w:val="24"/>
        </w:rPr>
        <w:t xml:space="preserve">. Hence, </w:t>
      </w:r>
      <w:r w:rsidR="001F2EF9" w:rsidRPr="001205F6">
        <w:rPr>
          <w:sz w:val="24"/>
          <w:szCs w:val="24"/>
        </w:rPr>
        <w:t>the Southern Ocean storm belt shifts south (north) during a positive (negative) phase of SAM.</w:t>
      </w:r>
    </w:p>
    <w:p w14:paraId="3BC3DEFE" w14:textId="293CF681" w:rsidR="001F2EF9" w:rsidRDefault="00353549" w:rsidP="001F2EF9">
      <w:pPr>
        <w:rPr>
          <w:sz w:val="24"/>
          <w:szCs w:val="24"/>
        </w:rPr>
      </w:pPr>
      <w:r>
        <w:rPr>
          <w:sz w:val="24"/>
          <w:szCs w:val="24"/>
        </w:rPr>
        <w:lastRenderedPageBreak/>
        <w:t>Unsurprisingly</w:t>
      </w:r>
      <w:r w:rsidR="000D6059">
        <w:rPr>
          <w:sz w:val="24"/>
          <w:szCs w:val="24"/>
        </w:rPr>
        <w:t xml:space="preserve">, there is a </w:t>
      </w:r>
      <w:r>
        <w:rPr>
          <w:sz w:val="24"/>
          <w:szCs w:val="24"/>
        </w:rPr>
        <w:t>correlation</w:t>
      </w:r>
      <w:r w:rsidR="000D6059">
        <w:rPr>
          <w:sz w:val="24"/>
          <w:szCs w:val="24"/>
        </w:rPr>
        <w:t xml:space="preserve"> between </w:t>
      </w:r>
      <w:r w:rsidR="003D7106">
        <w:rPr>
          <w:sz w:val="24"/>
          <w:szCs w:val="24"/>
        </w:rPr>
        <w:t xml:space="preserve">this measure of the Southern Ocean storm belt position and </w:t>
      </w:r>
      <w:r>
        <w:rPr>
          <w:sz w:val="24"/>
          <w:szCs w:val="24"/>
        </w:rPr>
        <w:t>the</w:t>
      </w:r>
      <w:r w:rsidR="003D7106">
        <w:rPr>
          <w:sz w:val="24"/>
          <w:szCs w:val="24"/>
        </w:rPr>
        <w:t xml:space="preserve"> </w:t>
      </w:r>
      <w:r w:rsidR="001F2EF9" w:rsidRPr="001205F6">
        <w:rPr>
          <w:sz w:val="24"/>
          <w:szCs w:val="24"/>
        </w:rPr>
        <w:t>significant wave height across the southern coast of Australia</w:t>
      </w:r>
      <w:r>
        <w:rPr>
          <w:sz w:val="24"/>
          <w:szCs w:val="24"/>
        </w:rPr>
        <w:t xml:space="preserve"> (</w:t>
      </w:r>
      <w:proofErr w:type="spellStart"/>
      <w:r>
        <w:rPr>
          <w:sz w:val="24"/>
          <w:szCs w:val="24"/>
        </w:rPr>
        <w:t>Hemer</w:t>
      </w:r>
      <w:proofErr w:type="spellEnd"/>
      <w:r>
        <w:rPr>
          <w:sz w:val="24"/>
          <w:szCs w:val="24"/>
        </w:rPr>
        <w:t xml:space="preserve"> et al., 2009)</w:t>
      </w:r>
      <w:r w:rsidR="002553C2">
        <w:rPr>
          <w:sz w:val="24"/>
          <w:szCs w:val="24"/>
        </w:rPr>
        <w:t>. Larger</w:t>
      </w:r>
      <w:r w:rsidR="001F2EF9" w:rsidRPr="001205F6">
        <w:rPr>
          <w:sz w:val="24"/>
          <w:szCs w:val="24"/>
        </w:rPr>
        <w:t xml:space="preserve"> wave heights for positive phases of SAM during Austral autumn and winter</w:t>
      </w:r>
      <w:r>
        <w:rPr>
          <w:sz w:val="24"/>
          <w:szCs w:val="24"/>
        </w:rPr>
        <w:t xml:space="preserve">, </w:t>
      </w:r>
      <w:r w:rsidR="001F2EF9" w:rsidRPr="001205F6">
        <w:rPr>
          <w:sz w:val="24"/>
          <w:szCs w:val="24"/>
        </w:rPr>
        <w:t>but a negative correlation between SAMI and wave height during Austral summer months</w:t>
      </w:r>
      <w:r w:rsidR="00DB1EB6">
        <w:rPr>
          <w:sz w:val="24"/>
          <w:szCs w:val="24"/>
        </w:rPr>
        <w:t xml:space="preserve"> was identified (</w:t>
      </w:r>
      <w:proofErr w:type="spellStart"/>
      <w:r w:rsidR="00DB1EB6">
        <w:rPr>
          <w:sz w:val="24"/>
          <w:szCs w:val="24"/>
        </w:rPr>
        <w:t>Hemer</w:t>
      </w:r>
      <w:proofErr w:type="spellEnd"/>
      <w:r w:rsidR="00DB1EB6">
        <w:rPr>
          <w:sz w:val="24"/>
          <w:szCs w:val="24"/>
        </w:rPr>
        <w:t xml:space="preserve"> et al., 2009)</w:t>
      </w:r>
      <w:r w:rsidR="001F2EF9" w:rsidRPr="001205F6">
        <w:rPr>
          <w:sz w:val="24"/>
          <w:szCs w:val="24"/>
        </w:rPr>
        <w:t xml:space="preserve">. Liu et al. (2022) confirmed these results with a high-resolution wave model for Bass Strait </w:t>
      </w:r>
      <w:r w:rsidR="00585176">
        <w:rPr>
          <w:sz w:val="24"/>
          <w:szCs w:val="24"/>
        </w:rPr>
        <w:t>(</w:t>
      </w:r>
      <w:r w:rsidR="00585176" w:rsidRPr="006241A7">
        <w:rPr>
          <w:sz w:val="24"/>
          <w:szCs w:val="24"/>
        </w:rPr>
        <w:t>see</w:t>
      </w:r>
      <w:r w:rsidR="006241A7">
        <w:rPr>
          <w:sz w:val="24"/>
          <w:szCs w:val="24"/>
        </w:rPr>
        <w:t xml:space="preserve"> </w:t>
      </w:r>
      <w:r w:rsidR="006241A7">
        <w:rPr>
          <w:sz w:val="24"/>
          <w:szCs w:val="24"/>
          <w:highlight w:val="yellow"/>
        </w:rPr>
        <w:fldChar w:fldCharType="begin"/>
      </w:r>
      <w:r w:rsidR="006241A7">
        <w:rPr>
          <w:sz w:val="24"/>
          <w:szCs w:val="24"/>
        </w:rPr>
        <w:instrText xml:space="preserve"> REF _Ref114146939 \h </w:instrText>
      </w:r>
      <w:r w:rsidR="006241A7">
        <w:rPr>
          <w:sz w:val="24"/>
          <w:szCs w:val="24"/>
          <w:highlight w:val="yellow"/>
        </w:rPr>
      </w:r>
      <w:r w:rsidR="006241A7">
        <w:rPr>
          <w:sz w:val="24"/>
          <w:szCs w:val="24"/>
          <w:highlight w:val="yellow"/>
        </w:rPr>
        <w:fldChar w:fldCharType="separate"/>
      </w:r>
      <w:r w:rsidR="006241A7">
        <w:t xml:space="preserve">Fig. </w:t>
      </w:r>
      <w:r w:rsidR="006241A7">
        <w:rPr>
          <w:noProof/>
        </w:rPr>
        <w:t>1</w:t>
      </w:r>
      <w:r w:rsidR="006241A7">
        <w:rPr>
          <w:sz w:val="24"/>
          <w:szCs w:val="24"/>
          <w:highlight w:val="yellow"/>
        </w:rPr>
        <w:fldChar w:fldCharType="end"/>
      </w:r>
      <w:r w:rsidR="006241A7">
        <w:rPr>
          <w:sz w:val="24"/>
          <w:szCs w:val="24"/>
        </w:rPr>
        <w:t>(b) for specific study area</w:t>
      </w:r>
      <w:r w:rsidR="00585176">
        <w:rPr>
          <w:sz w:val="24"/>
          <w:szCs w:val="24"/>
        </w:rPr>
        <w:t xml:space="preserve">) </w:t>
      </w:r>
      <w:r w:rsidR="001F2EF9" w:rsidRPr="001205F6">
        <w:rPr>
          <w:sz w:val="24"/>
          <w:szCs w:val="24"/>
        </w:rPr>
        <w:t xml:space="preserve">but suggested a weaker relationship during summer months when </w:t>
      </w:r>
      <w:r w:rsidR="006241A7" w:rsidRPr="001205F6">
        <w:rPr>
          <w:sz w:val="24"/>
          <w:szCs w:val="24"/>
        </w:rPr>
        <w:t>locally generated</w:t>
      </w:r>
      <w:r w:rsidR="001F2EF9" w:rsidRPr="001205F6">
        <w:rPr>
          <w:sz w:val="24"/>
          <w:szCs w:val="24"/>
        </w:rPr>
        <w:t xml:space="preserve"> waves became more significant. </w:t>
      </w:r>
      <w:r w:rsidR="00383615" w:rsidRPr="001205F6">
        <w:rPr>
          <w:sz w:val="24"/>
          <w:szCs w:val="24"/>
        </w:rPr>
        <w:t>Due to its link to the wave climate</w:t>
      </w:r>
      <w:r w:rsidR="007D6E5B" w:rsidRPr="001205F6">
        <w:rPr>
          <w:sz w:val="24"/>
          <w:szCs w:val="24"/>
        </w:rPr>
        <w:t xml:space="preserve"> variability</w:t>
      </w:r>
      <w:r w:rsidR="00383615" w:rsidRPr="001205F6">
        <w:rPr>
          <w:sz w:val="24"/>
          <w:szCs w:val="24"/>
        </w:rPr>
        <w:t xml:space="preserve">, it is hypothesised that SAM could be a </w:t>
      </w:r>
      <w:r w:rsidR="006B2A99" w:rsidRPr="001205F6">
        <w:rPr>
          <w:sz w:val="24"/>
          <w:szCs w:val="24"/>
        </w:rPr>
        <w:t>driving</w:t>
      </w:r>
      <w:r w:rsidR="00383615" w:rsidRPr="001205F6">
        <w:rPr>
          <w:sz w:val="24"/>
          <w:szCs w:val="24"/>
        </w:rPr>
        <w:t xml:space="preserve"> factor for beach rotation at embayed beaches </w:t>
      </w:r>
      <w:r w:rsidR="001E7FBD" w:rsidRPr="001205F6">
        <w:rPr>
          <w:sz w:val="24"/>
          <w:szCs w:val="24"/>
        </w:rPr>
        <w:t>exposed to the Southern Ocean swells.</w:t>
      </w:r>
      <w:r w:rsidR="0011164B">
        <w:rPr>
          <w:sz w:val="24"/>
          <w:szCs w:val="24"/>
        </w:rPr>
        <w:t xml:space="preserve"> </w:t>
      </w:r>
      <w:r w:rsidR="001E7FBD" w:rsidRPr="001205F6">
        <w:rPr>
          <w:sz w:val="24"/>
          <w:szCs w:val="24"/>
        </w:rPr>
        <w:t>By</w:t>
      </w:r>
      <w:r w:rsidR="00B90E1D" w:rsidRPr="001205F6">
        <w:rPr>
          <w:sz w:val="24"/>
          <w:szCs w:val="24"/>
        </w:rPr>
        <w:t xml:space="preserve"> investigating the relationship </w:t>
      </w:r>
      <w:r w:rsidR="001E7FBD" w:rsidRPr="001205F6">
        <w:rPr>
          <w:sz w:val="24"/>
          <w:szCs w:val="24"/>
        </w:rPr>
        <w:t>between beach ro</w:t>
      </w:r>
      <w:r w:rsidR="007A070F" w:rsidRPr="001205F6">
        <w:rPr>
          <w:sz w:val="24"/>
          <w:szCs w:val="24"/>
        </w:rPr>
        <w:t>t</w:t>
      </w:r>
      <w:r w:rsidR="001E7FBD" w:rsidRPr="001205F6">
        <w:rPr>
          <w:sz w:val="24"/>
          <w:szCs w:val="24"/>
        </w:rPr>
        <w:t>ation and SAM, coastal</w:t>
      </w:r>
      <w:r w:rsidR="002553C2">
        <w:rPr>
          <w:sz w:val="24"/>
          <w:szCs w:val="24"/>
        </w:rPr>
        <w:t xml:space="preserve"> </w:t>
      </w:r>
      <w:r w:rsidR="007A070F" w:rsidRPr="001205F6">
        <w:rPr>
          <w:sz w:val="24"/>
          <w:szCs w:val="24"/>
        </w:rPr>
        <w:t xml:space="preserve">scientists </w:t>
      </w:r>
      <w:r w:rsidR="00B90E1D" w:rsidRPr="001205F6">
        <w:rPr>
          <w:sz w:val="24"/>
          <w:szCs w:val="24"/>
        </w:rPr>
        <w:t xml:space="preserve">will be able to </w:t>
      </w:r>
      <w:r w:rsidR="00024B61" w:rsidRPr="001205F6">
        <w:rPr>
          <w:sz w:val="24"/>
          <w:szCs w:val="24"/>
        </w:rPr>
        <w:t xml:space="preserve">predict shoreline change more accurately </w:t>
      </w:r>
      <w:r w:rsidR="008672E5" w:rsidRPr="001205F6">
        <w:rPr>
          <w:sz w:val="24"/>
          <w:szCs w:val="24"/>
        </w:rPr>
        <w:t xml:space="preserve">at longer timescales. </w:t>
      </w:r>
      <w:r w:rsidR="002553C2">
        <w:rPr>
          <w:sz w:val="24"/>
          <w:szCs w:val="24"/>
        </w:rPr>
        <w:t>A</w:t>
      </w:r>
      <w:r w:rsidR="0011164B">
        <w:rPr>
          <w:sz w:val="24"/>
          <w:szCs w:val="24"/>
        </w:rPr>
        <w:t xml:space="preserve">lso, </w:t>
      </w:r>
      <w:r w:rsidR="0011164B" w:rsidRPr="001205F6">
        <w:rPr>
          <w:sz w:val="24"/>
          <w:szCs w:val="24"/>
        </w:rPr>
        <w:t>SAMI values</w:t>
      </w:r>
      <w:r w:rsidR="0011164B">
        <w:rPr>
          <w:sz w:val="24"/>
          <w:szCs w:val="24"/>
        </w:rPr>
        <w:t xml:space="preserve"> have</w:t>
      </w:r>
      <w:r w:rsidR="0011164B" w:rsidRPr="001205F6">
        <w:rPr>
          <w:sz w:val="24"/>
          <w:szCs w:val="24"/>
        </w:rPr>
        <w:t xml:space="preserve"> show</w:t>
      </w:r>
      <w:r w:rsidR="0011164B">
        <w:rPr>
          <w:sz w:val="24"/>
          <w:szCs w:val="24"/>
        </w:rPr>
        <w:t xml:space="preserve">n </w:t>
      </w:r>
      <w:r w:rsidR="0011164B" w:rsidRPr="001205F6">
        <w:rPr>
          <w:sz w:val="24"/>
          <w:szCs w:val="24"/>
        </w:rPr>
        <w:t xml:space="preserve">a long-trend to more positive values associated with climate change </w:t>
      </w:r>
      <w:r w:rsidR="0011164B" w:rsidRPr="001205F6">
        <w:rPr>
          <w:sz w:val="24"/>
          <w:szCs w:val="24"/>
        </w:rPr>
        <w:fldChar w:fldCharType="begin" w:fldLock="1"/>
      </w:r>
      <w:r w:rsidR="0011164B" w:rsidRPr="001205F6">
        <w:rPr>
          <w:sz w:val="24"/>
          <w:szCs w:val="24"/>
        </w:rPr>
        <w:instrText>ADDIN CSL_CITATION {"citationItems":[{"id":"ITEM-1","itemData":{"DOI":"10.1002/wcc.652","ISSN":"1757-7780","abstract":"Abstract The Southern Annular Mode (SAM) is the leading mode of extratropical Southern Hemisphere climate variability, associated with changes in the strength and position of the polar jet around Antarctica. This variability in the polar jet drives large fluctuations in the Southern Hemisphere climate, from the lower stratosphere into the troposphere, and stretching from the midlatitudes across the Southern Ocean to Antarctica. Notably, the SAM index has displayed marked positive trends in the austral summer season (stronger and poleward shifted westerlies), associated with stratospheric ozone loss. Historical reconstructions demonstrate that these recent positive SAM index values are unprecedented in the last millennia, and fall outside the range of natural climate variability. Despite these advances in the understanding of the SAM behavior, several areas of active research are identified that highlight gaps in our present knowledge. This article is categorized under: Paleoclimates and Current Trends &gt; Earth System Behavior","author":[{"dropping-particle":"","family":"Fogt","given":"R L","non-dropping-particle":"","parse-names":false,"suffix":""},{"dropping-particle":"","family":"Marshall","given":"G J","non-dropping-particle":"","parse-names":false,"suffix":""}],"container-title":"WIREs Climate Change","id":"ITEM-1","issue":"4","issued":{"date-parts":[["2020","7","1"]]},"note":"https://doi.org/10.1002/wcc.652","publisher":"John Wiley &amp; Sons, Ltd","title":"The Southern Annular Mode: Variability, trends, and climate impacts across the Southern Hemisphere","type":"article-journal","volume":"11"},"uris":["http://www.mendeley.com/documents/?uuid=48a7541f-8a49-4a06-bf0a-282c38a356e0"]}],"mendeley":{"formattedCitation":"(Fogt and Marshall, 2020)","plainTextFormattedCitation":"(Fogt and Marshall, 2020)","previouslyFormattedCitation":"(Fogt and Marshall, 2020)"},"properties":{"noteIndex":0},"schema":"https://github.com/citation-style-language/schema/raw/master/csl-citation.json"}</w:instrText>
      </w:r>
      <w:r w:rsidR="0011164B" w:rsidRPr="001205F6">
        <w:rPr>
          <w:sz w:val="24"/>
          <w:szCs w:val="24"/>
        </w:rPr>
        <w:fldChar w:fldCharType="separate"/>
      </w:r>
      <w:r w:rsidR="0011164B" w:rsidRPr="001205F6">
        <w:rPr>
          <w:noProof/>
          <w:sz w:val="24"/>
          <w:szCs w:val="24"/>
        </w:rPr>
        <w:t>(Fogt and Marshall, 2020)</w:t>
      </w:r>
      <w:r w:rsidR="0011164B" w:rsidRPr="001205F6">
        <w:rPr>
          <w:sz w:val="24"/>
          <w:szCs w:val="24"/>
        </w:rPr>
        <w:fldChar w:fldCharType="end"/>
      </w:r>
      <w:r w:rsidR="0011164B" w:rsidRPr="001205F6">
        <w:rPr>
          <w:sz w:val="24"/>
          <w:szCs w:val="24"/>
        </w:rPr>
        <w:t>.</w:t>
      </w:r>
      <w:r w:rsidR="0011164B">
        <w:rPr>
          <w:sz w:val="24"/>
          <w:szCs w:val="24"/>
        </w:rPr>
        <w:t xml:space="preserve"> Hence, any relationship between shoreline variability and SAM may be used to better predict </w:t>
      </w:r>
      <w:r w:rsidR="001023BF">
        <w:rPr>
          <w:sz w:val="24"/>
          <w:szCs w:val="24"/>
        </w:rPr>
        <w:t>coastal change into the future.</w:t>
      </w:r>
    </w:p>
    <w:p w14:paraId="211A52AA" w14:textId="23B5CA7F" w:rsidR="00A20685" w:rsidRDefault="00E0561A" w:rsidP="00037EA9">
      <w:pPr>
        <w:rPr>
          <w:sz w:val="24"/>
          <w:szCs w:val="24"/>
        </w:rPr>
      </w:pPr>
      <w:r w:rsidRPr="001205F6">
        <w:rPr>
          <w:sz w:val="24"/>
          <w:szCs w:val="24"/>
        </w:rPr>
        <w:t xml:space="preserve">This </w:t>
      </w:r>
      <w:r w:rsidR="00C819FC" w:rsidRPr="001205F6">
        <w:rPr>
          <w:sz w:val="24"/>
          <w:szCs w:val="24"/>
        </w:rPr>
        <w:t>research</w:t>
      </w:r>
      <w:r w:rsidRPr="001205F6">
        <w:rPr>
          <w:sz w:val="24"/>
          <w:szCs w:val="24"/>
        </w:rPr>
        <w:t xml:space="preserve"> use</w:t>
      </w:r>
      <w:r w:rsidR="00C819FC" w:rsidRPr="001205F6">
        <w:rPr>
          <w:sz w:val="24"/>
          <w:szCs w:val="24"/>
        </w:rPr>
        <w:t>d</w:t>
      </w:r>
      <w:r w:rsidRPr="001205F6">
        <w:rPr>
          <w:sz w:val="24"/>
          <w:szCs w:val="24"/>
        </w:rPr>
        <w:t xml:space="preserve"> </w:t>
      </w:r>
      <w:r w:rsidR="009269CC" w:rsidRPr="001205F6">
        <w:rPr>
          <w:sz w:val="24"/>
          <w:szCs w:val="24"/>
        </w:rPr>
        <w:t xml:space="preserve">freely available </w:t>
      </w:r>
      <w:r w:rsidRPr="001205F6">
        <w:rPr>
          <w:sz w:val="24"/>
          <w:szCs w:val="24"/>
        </w:rPr>
        <w:t>satellite</w:t>
      </w:r>
      <w:r w:rsidR="000C3D2E" w:rsidRPr="001205F6">
        <w:rPr>
          <w:sz w:val="24"/>
          <w:szCs w:val="24"/>
        </w:rPr>
        <w:t xml:space="preserve"> imagery </w:t>
      </w:r>
      <w:r w:rsidR="00CF3F0E" w:rsidRPr="001205F6">
        <w:rPr>
          <w:sz w:val="24"/>
          <w:szCs w:val="24"/>
        </w:rPr>
        <w:t xml:space="preserve">to measure the shoreline </w:t>
      </w:r>
      <w:r w:rsidR="008B784B" w:rsidRPr="001205F6">
        <w:rPr>
          <w:sz w:val="24"/>
          <w:szCs w:val="24"/>
        </w:rPr>
        <w:t>position</w:t>
      </w:r>
      <w:r w:rsidR="000C3D2E" w:rsidRPr="001205F6">
        <w:rPr>
          <w:sz w:val="24"/>
          <w:szCs w:val="24"/>
        </w:rPr>
        <w:t xml:space="preserve"> </w:t>
      </w:r>
      <w:r w:rsidR="00363541" w:rsidRPr="001205F6">
        <w:rPr>
          <w:sz w:val="24"/>
          <w:szCs w:val="24"/>
        </w:rPr>
        <w:t>between 1987 and 202</w:t>
      </w:r>
      <w:r w:rsidR="00025A84">
        <w:rPr>
          <w:sz w:val="24"/>
          <w:szCs w:val="24"/>
        </w:rPr>
        <w:t>0</w:t>
      </w:r>
      <w:r w:rsidR="00CF3F0E" w:rsidRPr="001205F6">
        <w:rPr>
          <w:sz w:val="24"/>
          <w:szCs w:val="24"/>
        </w:rPr>
        <w:t xml:space="preserve"> </w:t>
      </w:r>
      <w:r w:rsidR="00363541" w:rsidRPr="001205F6">
        <w:rPr>
          <w:sz w:val="24"/>
          <w:szCs w:val="24"/>
        </w:rPr>
        <w:t>(</w:t>
      </w:r>
      <w:r w:rsidR="00025A84">
        <w:rPr>
          <w:sz w:val="24"/>
          <w:szCs w:val="24"/>
        </w:rPr>
        <w:t>inclusive</w:t>
      </w:r>
      <w:r w:rsidR="00363541" w:rsidRPr="001205F6">
        <w:rPr>
          <w:sz w:val="24"/>
          <w:szCs w:val="24"/>
        </w:rPr>
        <w:t xml:space="preserve">) </w:t>
      </w:r>
      <w:r w:rsidR="00CF3F0E" w:rsidRPr="001205F6">
        <w:rPr>
          <w:sz w:val="24"/>
          <w:szCs w:val="24"/>
        </w:rPr>
        <w:t>at a</w:t>
      </w:r>
      <w:r w:rsidR="00363541" w:rsidRPr="001205F6">
        <w:rPr>
          <w:sz w:val="24"/>
          <w:szCs w:val="24"/>
        </w:rPr>
        <w:t xml:space="preserve"> sandy</w:t>
      </w:r>
      <w:r w:rsidR="00CF3F0E" w:rsidRPr="001205F6">
        <w:rPr>
          <w:sz w:val="24"/>
          <w:szCs w:val="24"/>
        </w:rPr>
        <w:t xml:space="preserve"> embayed beach on the southern coast of Australia.</w:t>
      </w:r>
      <w:r w:rsidR="00C61B80" w:rsidRPr="001205F6">
        <w:rPr>
          <w:sz w:val="24"/>
          <w:szCs w:val="24"/>
        </w:rPr>
        <w:t xml:space="preserve"> </w:t>
      </w:r>
      <w:r w:rsidR="00F42936" w:rsidRPr="001205F6">
        <w:rPr>
          <w:sz w:val="24"/>
          <w:szCs w:val="24"/>
        </w:rPr>
        <w:t xml:space="preserve">The timescales and magnitude of beach rotation were then assessed by comparing </w:t>
      </w:r>
      <w:r w:rsidR="009269CC" w:rsidRPr="001205F6">
        <w:rPr>
          <w:sz w:val="24"/>
          <w:szCs w:val="24"/>
        </w:rPr>
        <w:t>shoreline position at either end of the embayment using beach transects. Beach rotation</w:t>
      </w:r>
      <w:r w:rsidR="00961345" w:rsidRPr="001205F6">
        <w:rPr>
          <w:sz w:val="24"/>
          <w:szCs w:val="24"/>
        </w:rPr>
        <w:t xml:space="preserve"> at the seasonal timescale and its relationship to the </w:t>
      </w:r>
      <w:r w:rsidR="00F112B2" w:rsidRPr="001205F6">
        <w:rPr>
          <w:sz w:val="24"/>
          <w:szCs w:val="24"/>
        </w:rPr>
        <w:t xml:space="preserve">different phases of </w:t>
      </w:r>
      <w:r w:rsidR="006663EC" w:rsidRPr="001205F6">
        <w:rPr>
          <w:sz w:val="24"/>
          <w:szCs w:val="24"/>
        </w:rPr>
        <w:t>SAM was the focus of the results</w:t>
      </w:r>
      <w:r w:rsidR="0023709A">
        <w:rPr>
          <w:sz w:val="24"/>
          <w:szCs w:val="24"/>
        </w:rPr>
        <w:t>. A</w:t>
      </w:r>
      <w:r w:rsidR="00F019F3" w:rsidRPr="001205F6">
        <w:rPr>
          <w:sz w:val="24"/>
          <w:szCs w:val="24"/>
        </w:rPr>
        <w:t>pplications for future research at other beaches</w:t>
      </w:r>
      <w:r w:rsidR="0023709A">
        <w:rPr>
          <w:sz w:val="24"/>
          <w:szCs w:val="24"/>
        </w:rPr>
        <w:t xml:space="preserve"> exposed to </w:t>
      </w:r>
      <w:r w:rsidR="009A3929">
        <w:rPr>
          <w:sz w:val="24"/>
          <w:szCs w:val="24"/>
        </w:rPr>
        <w:t xml:space="preserve">the </w:t>
      </w:r>
      <w:r w:rsidR="0023709A">
        <w:rPr>
          <w:sz w:val="24"/>
          <w:szCs w:val="24"/>
        </w:rPr>
        <w:t>Southern Ocean swells,</w:t>
      </w:r>
      <w:r w:rsidR="00F019F3" w:rsidRPr="001205F6">
        <w:rPr>
          <w:sz w:val="24"/>
          <w:szCs w:val="24"/>
        </w:rPr>
        <w:t xml:space="preserve"> and for coastal geoscience and engineering</w:t>
      </w:r>
      <w:r w:rsidR="0023709A">
        <w:rPr>
          <w:sz w:val="24"/>
          <w:szCs w:val="24"/>
        </w:rPr>
        <w:t xml:space="preserve"> are then discussed</w:t>
      </w:r>
      <w:r w:rsidR="006663EC" w:rsidRPr="001205F6">
        <w:rPr>
          <w:sz w:val="24"/>
          <w:szCs w:val="24"/>
        </w:rPr>
        <w:t xml:space="preserve">. </w:t>
      </w:r>
    </w:p>
    <w:p w14:paraId="79429601" w14:textId="77777777" w:rsidR="00A20685" w:rsidRDefault="00A20685">
      <w:pPr>
        <w:rPr>
          <w:sz w:val="24"/>
          <w:szCs w:val="24"/>
        </w:rPr>
      </w:pPr>
      <w:r>
        <w:rPr>
          <w:sz w:val="24"/>
          <w:szCs w:val="24"/>
        </w:rPr>
        <w:br w:type="page"/>
      </w:r>
    </w:p>
    <w:p w14:paraId="5F8D09CC" w14:textId="29000576" w:rsidR="00AB66C7" w:rsidRPr="00A20685" w:rsidRDefault="00AB66C7" w:rsidP="00A20685">
      <w:pPr>
        <w:pStyle w:val="Heading2"/>
      </w:pPr>
      <w:r w:rsidRPr="00A20685">
        <w:lastRenderedPageBreak/>
        <w:t xml:space="preserve">Study </w:t>
      </w:r>
      <w:r w:rsidR="005F1018" w:rsidRPr="00A20685">
        <w:t>a</w:t>
      </w:r>
      <w:r w:rsidRPr="00A20685">
        <w:t>rea</w:t>
      </w:r>
      <w:r w:rsidR="005F1018" w:rsidRPr="00A20685">
        <w:t>: Grassy Beach (</w:t>
      </w:r>
      <w:r w:rsidR="008C4EE2" w:rsidRPr="00A20685">
        <w:t xml:space="preserve">King Island, </w:t>
      </w:r>
      <w:r w:rsidR="005F1018" w:rsidRPr="00A20685">
        <w:t>Australia)</w:t>
      </w:r>
    </w:p>
    <w:p w14:paraId="633580FC" w14:textId="6863B314" w:rsidR="003315C8" w:rsidRDefault="00936F59" w:rsidP="00037EA9">
      <w:pPr>
        <w:rPr>
          <w:sz w:val="24"/>
          <w:szCs w:val="24"/>
        </w:rPr>
      </w:pPr>
      <w:r w:rsidRPr="001205F6">
        <w:rPr>
          <w:sz w:val="24"/>
          <w:szCs w:val="24"/>
        </w:rPr>
        <w:t>Grassy Beach (144.055°E, 40.065°S) is a south-facing, sandy embayment on King Island in western Bass Strait, between the Australian mainland and Tasmania</w:t>
      </w:r>
      <w:r w:rsidR="006241A7">
        <w:rPr>
          <w:sz w:val="24"/>
          <w:szCs w:val="24"/>
        </w:rPr>
        <w:t xml:space="preserve"> (see </w:t>
      </w:r>
      <w:r w:rsidR="006241A7" w:rsidRPr="006241A7">
        <w:rPr>
          <w:sz w:val="24"/>
          <w:szCs w:val="24"/>
        </w:rPr>
        <w:fldChar w:fldCharType="begin"/>
      </w:r>
      <w:r w:rsidR="006241A7" w:rsidRPr="006241A7">
        <w:rPr>
          <w:sz w:val="24"/>
          <w:szCs w:val="24"/>
        </w:rPr>
        <w:instrText xml:space="preserve"> REF _Ref114146939 \h </w:instrText>
      </w:r>
      <w:r w:rsidR="006241A7">
        <w:rPr>
          <w:sz w:val="24"/>
          <w:szCs w:val="24"/>
        </w:rPr>
        <w:instrText xml:space="preserve"> \* MERGEFORMAT </w:instrText>
      </w:r>
      <w:r w:rsidR="006241A7" w:rsidRPr="006241A7">
        <w:rPr>
          <w:sz w:val="24"/>
          <w:szCs w:val="24"/>
        </w:rPr>
      </w:r>
      <w:r w:rsidR="006241A7" w:rsidRPr="006241A7">
        <w:rPr>
          <w:sz w:val="24"/>
          <w:szCs w:val="24"/>
        </w:rPr>
        <w:fldChar w:fldCharType="separate"/>
      </w:r>
      <w:r w:rsidR="006241A7" w:rsidRPr="006241A7">
        <w:t xml:space="preserve">Fig. </w:t>
      </w:r>
      <w:r w:rsidR="006241A7" w:rsidRPr="006241A7">
        <w:rPr>
          <w:noProof/>
        </w:rPr>
        <w:t>1</w:t>
      </w:r>
      <w:r w:rsidR="006241A7" w:rsidRPr="006241A7">
        <w:rPr>
          <w:sz w:val="24"/>
          <w:szCs w:val="24"/>
        </w:rPr>
        <w:fldChar w:fldCharType="end"/>
      </w:r>
      <w:r w:rsidRPr="006241A7">
        <w:rPr>
          <w:sz w:val="24"/>
          <w:szCs w:val="24"/>
        </w:rPr>
        <w:t>).</w:t>
      </w:r>
      <w:r w:rsidRPr="001205F6">
        <w:rPr>
          <w:sz w:val="24"/>
          <w:szCs w:val="24"/>
        </w:rPr>
        <w:t xml:space="preserve"> The beach is about 1.4 km </w:t>
      </w:r>
      <w:r w:rsidR="0091740A" w:rsidRPr="001205F6">
        <w:rPr>
          <w:sz w:val="24"/>
          <w:szCs w:val="24"/>
        </w:rPr>
        <w:t>long</w:t>
      </w:r>
      <w:r w:rsidRPr="001205F6">
        <w:rPr>
          <w:sz w:val="24"/>
          <w:szCs w:val="24"/>
        </w:rPr>
        <w:t>, situated between a natural headland to the west-southwest and a series of rocky training walls associated with the Port of Grassy to its east. The beach is composed of fine to medium sand (D50</w:t>
      </w:r>
      <w:r w:rsidR="005B4214" w:rsidRPr="001205F6">
        <w:rPr>
          <w:sz w:val="24"/>
          <w:szCs w:val="24"/>
        </w:rPr>
        <w:t xml:space="preserve"> </w:t>
      </w:r>
      <w:r w:rsidRPr="001205F6">
        <w:rPr>
          <w:sz w:val="24"/>
          <w:szCs w:val="24"/>
        </w:rPr>
        <w:t xml:space="preserve">≈ 0.23 mm), has a relatively </w:t>
      </w:r>
      <w:r w:rsidR="003315C8" w:rsidRPr="001205F6">
        <w:rPr>
          <w:sz w:val="24"/>
          <w:szCs w:val="24"/>
        </w:rPr>
        <w:t>mild</w:t>
      </w:r>
      <w:r w:rsidRPr="001205F6">
        <w:rPr>
          <w:sz w:val="24"/>
          <w:szCs w:val="24"/>
        </w:rPr>
        <w:t xml:space="preserve"> beach slope (tanβ ≈ 0</w:t>
      </w:r>
      <w:r w:rsidR="00354237">
        <w:rPr>
          <w:sz w:val="24"/>
          <w:szCs w:val="24"/>
        </w:rPr>
        <w:t>.045</w:t>
      </w:r>
      <w:r w:rsidRPr="001205F6">
        <w:rPr>
          <w:sz w:val="24"/>
          <w:szCs w:val="24"/>
        </w:rPr>
        <w:t>) and is microtidal with a spring tidal range of 1.4 m (</w:t>
      </w:r>
      <w:proofErr w:type="spellStart"/>
      <w:r w:rsidRPr="001205F6">
        <w:rPr>
          <w:sz w:val="24"/>
          <w:szCs w:val="24"/>
        </w:rPr>
        <w:t>Cossu</w:t>
      </w:r>
      <w:proofErr w:type="spellEnd"/>
      <w:r w:rsidRPr="001205F6">
        <w:rPr>
          <w:sz w:val="24"/>
          <w:szCs w:val="24"/>
        </w:rPr>
        <w:t xml:space="preserve"> et al., 2020; Lancaster et al., 2022; Short, 2006). Grassy Beach is partially protected from the strong</w:t>
      </w:r>
      <w:r w:rsidR="003315C8" w:rsidRPr="001205F6">
        <w:rPr>
          <w:sz w:val="24"/>
          <w:szCs w:val="24"/>
        </w:rPr>
        <w:t>est</w:t>
      </w:r>
      <w:r w:rsidRPr="001205F6">
        <w:rPr>
          <w:sz w:val="24"/>
          <w:szCs w:val="24"/>
        </w:rPr>
        <w:t xml:space="preserve"> winds and large</w:t>
      </w:r>
      <w:r w:rsidR="003315C8" w:rsidRPr="001205F6">
        <w:rPr>
          <w:sz w:val="24"/>
          <w:szCs w:val="24"/>
        </w:rPr>
        <w:t>st</w:t>
      </w:r>
      <w:r w:rsidRPr="001205F6">
        <w:rPr>
          <w:sz w:val="24"/>
          <w:szCs w:val="24"/>
        </w:rPr>
        <w:t xml:space="preserve"> waves associated with the Southern Ocean by its rocky headland, and easterly storms by the training wall to its east. A recent field study recorded a maximum significant wave height in the bay of 2.4 metres between January and September 2021 (Lancaster et al., 2022). In comparison, the long-term average wave height outside the embayment is approximately 3 metres (Liu et al., 2022).</w:t>
      </w:r>
    </w:p>
    <w:p w14:paraId="7E2092E4" w14:textId="77777777" w:rsidR="005B67F8" w:rsidRDefault="008C60EA" w:rsidP="005B67F8">
      <w:pPr>
        <w:keepNext/>
      </w:pPr>
      <w:r>
        <w:rPr>
          <w:noProof/>
          <w:sz w:val="24"/>
          <w:szCs w:val="24"/>
        </w:rPr>
        <w:drawing>
          <wp:inline distT="0" distB="0" distL="0" distR="0" wp14:anchorId="3DA4BB12" wp14:editId="05BA78E3">
            <wp:extent cx="5775798" cy="3629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5" cstate="print">
                      <a:extLst>
                        <a:ext uri="{28A0092B-C50C-407E-A947-70E740481C1C}">
                          <a14:useLocalDpi xmlns:a14="http://schemas.microsoft.com/office/drawing/2010/main" val="0"/>
                        </a:ext>
                      </a:extLst>
                    </a:blip>
                    <a:srcRect l="2137" t="8223" r="2334" b="6888"/>
                    <a:stretch/>
                  </pic:blipFill>
                  <pic:spPr bwMode="auto">
                    <a:xfrm>
                      <a:off x="0" y="0"/>
                      <a:ext cx="5785907" cy="3635377"/>
                    </a:xfrm>
                    <a:prstGeom prst="rect">
                      <a:avLst/>
                    </a:prstGeom>
                    <a:ln>
                      <a:noFill/>
                    </a:ln>
                    <a:extLst>
                      <a:ext uri="{53640926-AAD7-44D8-BBD7-CCE9431645EC}">
                        <a14:shadowObscured xmlns:a14="http://schemas.microsoft.com/office/drawing/2010/main"/>
                      </a:ext>
                    </a:extLst>
                  </pic:spPr>
                </pic:pic>
              </a:graphicData>
            </a:graphic>
          </wp:inline>
        </w:drawing>
      </w:r>
    </w:p>
    <w:p w14:paraId="7D6E6B7D" w14:textId="2BF66C8A" w:rsidR="008C60EA" w:rsidRDefault="005B67F8" w:rsidP="005B67F8">
      <w:pPr>
        <w:pStyle w:val="Caption"/>
        <w:rPr>
          <w:sz w:val="24"/>
          <w:szCs w:val="24"/>
        </w:rPr>
      </w:pPr>
      <w:bookmarkStart w:id="0" w:name="_Ref114146939"/>
      <w:r>
        <w:t xml:space="preserve">Fig. </w:t>
      </w:r>
      <w:fldSimple w:instr=" SEQ Fig. \* ARABIC ">
        <w:r w:rsidR="008C1367">
          <w:rPr>
            <w:noProof/>
          </w:rPr>
          <w:t>1</w:t>
        </w:r>
      </w:fldSimple>
      <w:bookmarkEnd w:id="0"/>
      <w:r>
        <w:t xml:space="preserve">. (a) Location of the study area with the </w:t>
      </w:r>
      <w:proofErr w:type="spellStart"/>
      <w:r>
        <w:t>CoastSat</w:t>
      </w:r>
      <w:proofErr w:type="spellEnd"/>
      <w:r>
        <w:t xml:space="preserve"> </w:t>
      </w:r>
      <w:r w:rsidR="006241A7">
        <w:t>extent</w:t>
      </w:r>
      <w:r>
        <w:t xml:space="preserve"> shown in orange; (b) </w:t>
      </w:r>
      <w:r w:rsidR="006241A7">
        <w:t>Australia</w:t>
      </w:r>
      <w:r w:rsidR="0002360A">
        <w:t xml:space="preserve"> map </w:t>
      </w:r>
      <w:r w:rsidR="006241A7">
        <w:t>with King Island (</w:t>
      </w:r>
      <w:r w:rsidR="00F86E08">
        <w:t xml:space="preserve">red) </w:t>
      </w:r>
      <w:r w:rsidR="0002360A">
        <w:t>in relation</w:t>
      </w:r>
      <w:r w:rsidR="00F86E08">
        <w:t xml:space="preserve"> to the Bass Strait study region from Liu et al. (2022)</w:t>
      </w:r>
      <w:r w:rsidR="0002360A">
        <w:t xml:space="preserve">; (c) King Island map with Grassy </w:t>
      </w:r>
      <w:r w:rsidR="006241A7">
        <w:t>Beach location (red).</w:t>
      </w:r>
      <w:r w:rsidR="008C4EE2">
        <w:t xml:space="preserve"> </w:t>
      </w:r>
    </w:p>
    <w:p w14:paraId="4C4F34A5" w14:textId="1F09FC81" w:rsidR="001F2EF9" w:rsidRPr="00F52E11" w:rsidRDefault="003E016B" w:rsidP="00AA0658">
      <w:pPr>
        <w:rPr>
          <w:sz w:val="28"/>
          <w:szCs w:val="28"/>
        </w:rPr>
      </w:pPr>
      <w:r>
        <w:rPr>
          <w:sz w:val="24"/>
          <w:szCs w:val="24"/>
        </w:rPr>
        <w:t>A Bass Strait sandy embayment</w:t>
      </w:r>
      <w:r w:rsidR="0082612A" w:rsidRPr="001205F6">
        <w:rPr>
          <w:sz w:val="24"/>
          <w:szCs w:val="24"/>
        </w:rPr>
        <w:t xml:space="preserve"> was chosen </w:t>
      </w:r>
      <w:r w:rsidR="001A1DAB" w:rsidRPr="001205F6">
        <w:rPr>
          <w:sz w:val="24"/>
          <w:szCs w:val="24"/>
        </w:rPr>
        <w:t xml:space="preserve">for this study </w:t>
      </w:r>
      <w:r w:rsidR="0082612A" w:rsidRPr="001205F6">
        <w:rPr>
          <w:sz w:val="24"/>
          <w:szCs w:val="24"/>
        </w:rPr>
        <w:t xml:space="preserve">such that the findings from Liu et al. (2022) related to SAM’s influence on the Bass Strait wave climate could be applied. </w:t>
      </w:r>
      <w:r>
        <w:rPr>
          <w:sz w:val="24"/>
          <w:szCs w:val="24"/>
        </w:rPr>
        <w:t>Specifically, Grassy Beach was chosen as it</w:t>
      </w:r>
      <w:r w:rsidR="0082612A" w:rsidRPr="001205F6">
        <w:rPr>
          <w:sz w:val="24"/>
          <w:szCs w:val="24"/>
        </w:rPr>
        <w:t xml:space="preserve"> is </w:t>
      </w:r>
      <w:r w:rsidR="009D7449" w:rsidRPr="001205F6">
        <w:rPr>
          <w:sz w:val="24"/>
          <w:szCs w:val="24"/>
        </w:rPr>
        <w:t xml:space="preserve">a </w:t>
      </w:r>
      <w:r w:rsidR="0082612A" w:rsidRPr="001205F6">
        <w:rPr>
          <w:sz w:val="24"/>
          <w:szCs w:val="24"/>
        </w:rPr>
        <w:t xml:space="preserve">current </w:t>
      </w:r>
      <w:r w:rsidR="009D7449" w:rsidRPr="001205F6">
        <w:rPr>
          <w:sz w:val="24"/>
          <w:szCs w:val="24"/>
        </w:rPr>
        <w:t>wave energy converter development site</w:t>
      </w:r>
      <w:r w:rsidR="00C34028">
        <w:rPr>
          <w:sz w:val="24"/>
          <w:szCs w:val="24"/>
        </w:rPr>
        <w:t xml:space="preserve"> (Lancaster et al., 2022)</w:t>
      </w:r>
      <w:r w:rsidR="006653D2" w:rsidRPr="001205F6">
        <w:rPr>
          <w:sz w:val="24"/>
          <w:szCs w:val="24"/>
        </w:rPr>
        <w:t xml:space="preserve">. Hence, </w:t>
      </w:r>
      <w:r w:rsidR="00F96FC3" w:rsidRPr="001205F6">
        <w:rPr>
          <w:sz w:val="24"/>
          <w:szCs w:val="24"/>
        </w:rPr>
        <w:t>this research will</w:t>
      </w:r>
      <w:r w:rsidR="006653D2" w:rsidRPr="001205F6">
        <w:rPr>
          <w:sz w:val="24"/>
          <w:szCs w:val="24"/>
        </w:rPr>
        <w:t xml:space="preserve"> be directly relevant to </w:t>
      </w:r>
      <w:r w:rsidR="00F96FC3" w:rsidRPr="001205F6">
        <w:rPr>
          <w:sz w:val="24"/>
          <w:szCs w:val="24"/>
        </w:rPr>
        <w:t xml:space="preserve">future research </w:t>
      </w:r>
      <w:r w:rsidR="006653D2" w:rsidRPr="001205F6">
        <w:rPr>
          <w:sz w:val="24"/>
          <w:szCs w:val="24"/>
        </w:rPr>
        <w:t xml:space="preserve">focusing </w:t>
      </w:r>
      <w:r w:rsidR="001016CD" w:rsidRPr="001205F6">
        <w:rPr>
          <w:sz w:val="24"/>
          <w:szCs w:val="24"/>
        </w:rPr>
        <w:t>on the environmental impacts of this wave energy converter</w:t>
      </w:r>
      <w:r w:rsidR="006653D2" w:rsidRPr="001205F6">
        <w:rPr>
          <w:sz w:val="24"/>
          <w:szCs w:val="24"/>
        </w:rPr>
        <w:t xml:space="preserve"> by providing a baseline for natural shoreline variability</w:t>
      </w:r>
      <w:r w:rsidR="00470D0C">
        <w:rPr>
          <w:sz w:val="24"/>
          <w:szCs w:val="24"/>
        </w:rPr>
        <w:t xml:space="preserve"> at the study site</w:t>
      </w:r>
      <w:r w:rsidR="001016CD" w:rsidRPr="001205F6">
        <w:rPr>
          <w:sz w:val="24"/>
          <w:szCs w:val="24"/>
        </w:rPr>
        <w:t>.</w:t>
      </w:r>
    </w:p>
    <w:p w14:paraId="765F776D" w14:textId="635CC92F" w:rsidR="00A20685" w:rsidRDefault="00A20685">
      <w:pPr>
        <w:rPr>
          <w:rFonts w:ascii="Georgia" w:hAnsi="Georgia"/>
          <w:sz w:val="24"/>
          <w:szCs w:val="24"/>
        </w:rPr>
      </w:pPr>
      <w:r>
        <w:rPr>
          <w:rFonts w:ascii="Georgia" w:hAnsi="Georgia"/>
          <w:sz w:val="24"/>
          <w:szCs w:val="24"/>
        </w:rPr>
        <w:br w:type="page"/>
      </w:r>
    </w:p>
    <w:p w14:paraId="799F08C8" w14:textId="57AAF5CE" w:rsidR="002A73BD" w:rsidRDefault="00A20685" w:rsidP="00A20685">
      <w:pPr>
        <w:pStyle w:val="Heading2"/>
      </w:pPr>
      <w:r>
        <w:lastRenderedPageBreak/>
        <w:t>Methods</w:t>
      </w:r>
    </w:p>
    <w:p w14:paraId="54A4C104" w14:textId="5C6E3338" w:rsidR="00A20685" w:rsidRDefault="001A4BB7" w:rsidP="00877E99">
      <w:r>
        <w:t>A satellite</w:t>
      </w:r>
      <w:r w:rsidR="0040533C">
        <w:t>-derived shoreline</w:t>
      </w:r>
      <w:r w:rsidR="00692CEA">
        <w:t xml:space="preserve"> </w:t>
      </w:r>
      <w:r>
        <w:t xml:space="preserve">dataset for 1987 to 2020 (inclusive) was </w:t>
      </w:r>
      <w:r w:rsidR="007A5EFC">
        <w:t>created</w:t>
      </w:r>
      <w:r w:rsidR="00820A25">
        <w:t xml:space="preserve"> using the </w:t>
      </w:r>
      <w:proofErr w:type="spellStart"/>
      <w:r w:rsidR="00820A25">
        <w:t>Coastsat</w:t>
      </w:r>
      <w:proofErr w:type="spellEnd"/>
      <w:r w:rsidR="00820A25">
        <w:t xml:space="preserve"> </w:t>
      </w:r>
      <w:r w:rsidR="00CB3453">
        <w:t>toolkit</w:t>
      </w:r>
      <w:r w:rsidR="00BE3899">
        <w:t xml:space="preserve"> (Vos et al., 2019)</w:t>
      </w:r>
      <w:r w:rsidR="004F0A6B">
        <w:t xml:space="preserve">. </w:t>
      </w:r>
      <w:r w:rsidR="00BE3899">
        <w:t>Next, t</w:t>
      </w:r>
      <w:r w:rsidR="00820A25">
        <w:t>ime</w:t>
      </w:r>
      <w:r w:rsidR="00162BD1">
        <w:t xml:space="preserve"> </w:t>
      </w:r>
      <w:r w:rsidR="00820A25">
        <w:t xml:space="preserve">series of </w:t>
      </w:r>
      <w:r w:rsidR="00BE3899">
        <w:t>tidally corrected</w:t>
      </w:r>
      <w:r w:rsidR="00162BD1">
        <w:t xml:space="preserve"> </w:t>
      </w:r>
      <w:r w:rsidR="00820A25">
        <w:t>shoreline position</w:t>
      </w:r>
      <w:r w:rsidR="00D47946">
        <w:t xml:space="preserve"> at 25 transects </w:t>
      </w:r>
      <w:r w:rsidR="00E70F72">
        <w:t>(</w:t>
      </w:r>
      <w:r w:rsidR="00D47946">
        <w:t xml:space="preserve">50 metres </w:t>
      </w:r>
      <w:r w:rsidR="00E70F72">
        <w:t>apart) along Grassy Beach</w:t>
      </w:r>
      <w:r w:rsidR="00D47946">
        <w:t xml:space="preserve"> </w:t>
      </w:r>
      <w:r w:rsidR="00E70F72">
        <w:t>w</w:t>
      </w:r>
      <w:r w:rsidR="00162BD1">
        <w:t xml:space="preserve">ere </w:t>
      </w:r>
      <w:r w:rsidR="00BE3899">
        <w:t>created</w:t>
      </w:r>
      <w:r w:rsidR="007A5EFC">
        <w:t>. Th</w:t>
      </w:r>
      <w:r w:rsidR="00BE3899">
        <w:t>is</w:t>
      </w:r>
      <w:r w:rsidR="007A5EFC">
        <w:t xml:space="preserve"> data was </w:t>
      </w:r>
      <w:r w:rsidR="00E70F72">
        <w:t xml:space="preserve">analysed </w:t>
      </w:r>
      <w:r w:rsidR="0088719E">
        <w:t xml:space="preserve">against </w:t>
      </w:r>
      <w:r w:rsidR="00CB3453">
        <w:t>SAMI data and seasonal shifts in wave climate to understand the timescales and magnitude of shoreline variation at this sandy embayment.</w:t>
      </w:r>
      <w:r w:rsidR="00954725">
        <w:t xml:space="preserve"> Empirical orthogonal function (EOF) analysis</w:t>
      </w:r>
      <w:r w:rsidR="006E02D2">
        <w:t xml:space="preserve"> of the shoreline position data</w:t>
      </w:r>
      <w:r w:rsidR="00954725">
        <w:t xml:space="preserve"> was also performed to quantify </w:t>
      </w:r>
      <w:r w:rsidR="00700751">
        <w:t xml:space="preserve">the effect of beach rotation </w:t>
      </w:r>
      <w:r w:rsidR="006E02D2">
        <w:t xml:space="preserve">and other coastal processes </w:t>
      </w:r>
      <w:r w:rsidR="00700751">
        <w:t>on the measured shoreline variability</w:t>
      </w:r>
      <w:r w:rsidR="006E02D2">
        <w:t>.</w:t>
      </w:r>
    </w:p>
    <w:p w14:paraId="7FE99D12" w14:textId="14045109" w:rsidR="00206DF4" w:rsidRDefault="00206DF4" w:rsidP="00206DF4">
      <w:pPr>
        <w:pStyle w:val="Heading3"/>
      </w:pPr>
      <w:r>
        <w:t>Satellite</w:t>
      </w:r>
      <w:r w:rsidR="00C05AC7">
        <w:t>-Derived Shoreline Detection</w:t>
      </w:r>
    </w:p>
    <w:p w14:paraId="476ECB56" w14:textId="57F9E7E8" w:rsidR="00E322A8" w:rsidRDefault="00E322A8" w:rsidP="00E322A8">
      <w:r>
        <w:t xml:space="preserve">Shoreline position along Grassy Beach was measured using a satellite-derived shoreline (SDS) technique. The </w:t>
      </w:r>
      <w:proofErr w:type="spellStart"/>
      <w:r>
        <w:t>CoastSat</w:t>
      </w:r>
      <w:proofErr w:type="spellEnd"/>
      <w:r>
        <w:t xml:space="preserve"> toolkit was used, which is freely available on GitHub (</w:t>
      </w:r>
      <w:hyperlink r:id="rId6">
        <w:r w:rsidRPr="7DD55223">
          <w:rPr>
            <w:rStyle w:val="Hyperlink"/>
          </w:rPr>
          <w:t>https://github.com/kvos/CoastSat</w:t>
        </w:r>
      </w:hyperlink>
      <w:r>
        <w:t xml:space="preserve">) and described in detail in </w:t>
      </w:r>
      <w:r>
        <w:fldChar w:fldCharType="begin" w:fldLock="1"/>
      </w:r>
      <w:r>
        <w:instrText>ADDIN CSL_CITATION {"citationItems":[{"id":"ITEM-1","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1","issued":{"date-parts":[["2019"]]},"title":"CoastSat: A Google Earth Engine-enabled Python toolkit to extract shorelines from publicly available satellite imagery","type":"article-journal","volume":"122"},"uris":["http://www.mendeley.com/documents/?uuid=b64f1e96-464f-4d05-81df-c299788cf7e0"]}],"mendeley":{"formattedCitation":"(Vos et al., 2019b)","manualFormatting":"Vos et al. (2019)","plainTextFormattedCitation":"(Vos et al., 2019b)","previouslyFormattedCitation":"(Vos et al., 2019b)"},"properties":{"noteIndex":0},"schema":"https://github.com/citation-style-language/schema/raw/master/csl-citation.json"}</w:instrText>
      </w:r>
      <w:r>
        <w:fldChar w:fldCharType="separate"/>
      </w:r>
      <w:r w:rsidRPr="7DD55223">
        <w:rPr>
          <w:noProof/>
        </w:rPr>
        <w:t>Vos et al. (2019)</w:t>
      </w:r>
      <w:r>
        <w:fldChar w:fldCharType="end"/>
      </w:r>
      <w:r>
        <w:t xml:space="preserve">. Briefly, </w:t>
      </w:r>
      <w:proofErr w:type="spellStart"/>
      <w:r>
        <w:t>CoastSat</w:t>
      </w:r>
      <w:proofErr w:type="spellEnd"/>
      <w:r>
        <w:t xml:space="preserve"> determines the sand/water threshold (shoreline) for satellite images retrieved from Google Earth Engine using a sub-pixel detection algorithm. This algorithm detects sand, white-water and water using the Modified Normalized Difference Water Index (MNDWI) from the short-wave infrared band and green bands of the satellite before determining the sand/water threshold at sub-pixel resolution using a Marching Squares algorithm </w:t>
      </w:r>
      <w:r>
        <w:fldChar w:fldCharType="begin" w:fldLock="1"/>
      </w:r>
      <w:r>
        <w:instrText>ADDIN CSL_CITATION {"citationItems":[{"id":"ITEM-1","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1","issued":{"date-parts":[["2019"]]},"title":"CoastSat: A Google Earth Engine-enabled Python toolkit to extract shorelines from publicly available satellite imagery","type":"article-journal","volume":"122"},"uris":["http://www.mendeley.com/documents/?uuid=b64f1e96-464f-4d05-81df-c299788cf7e0"]}],"mendeley":{"formattedCitation":"(Vos et al., 2019b)","plainTextFormattedCitation":"(Vos et al., 2019b)","previouslyFormattedCitation":"(Vos et al., 2019b)"},"properties":{"noteIndex":0},"schema":"https://github.com/citation-style-language/schema/raw/master/csl-citation.json"}</w:instrText>
      </w:r>
      <w:r>
        <w:fldChar w:fldCharType="separate"/>
      </w:r>
      <w:r w:rsidRPr="7DD55223">
        <w:rPr>
          <w:noProof/>
        </w:rPr>
        <w:t>(Vos et al., 2019b)</w:t>
      </w:r>
      <w:r>
        <w:fldChar w:fldCharType="end"/>
      </w:r>
      <w:r>
        <w:t xml:space="preserve">. This method has been shown to be relatively accurate with a root-mean-squared error between 7 and 15 metres, with better accuracy at microtidal sites and after performing tidal correction </w:t>
      </w:r>
      <w:r>
        <w:fldChar w:fldCharType="begin" w:fldLock="1"/>
      </w:r>
      <w:r>
        <w:instrText>ADDIN CSL_CITATION {"citationItems":[{"id":"ITEM-1","itemData":{"DOI":"10.1016/j.geomorph.2021.107707","ISSN":"0169-555X","abstract":"Publicly available satellite imagery can now provide multi-decadal time series of shoreline data from local to global scale, enabling analysis of sandy beach shoreline variability across a spectrum of temporal scales. Such data can, however, be associated with large uncertainties, particularly for beaches experiencing a large tidal range (&gt;2 m) and energetic incident waves. We use a decade of bi-monthly topographic surveys at the high-energy meso-macrotidal beach of Truc Vert, southwest France, and concurrent wave and water-level hindcast to investigate the uncertainties associated with satellite-derived time series of the shoreline position. We show that consideration of the water level and wave runup elevation is critical for accurately estimating waterline position and, in turn, shoreline position. At Truc Vert, including non-tidal water level residuals (e.g. wind-driven surge) and accounting for time- and elevation-varying beach slope for horizontal correction did not improve satellite-derived shoreline position. A new total water level threshold is proposed to maximize the number of usable images while minimizing errors. Accounting for wave runup and the new water level threshold at Truc Vert, the number of usable satellite images is doubled and shoreline position errors are at least halved compared to previous work at this site. Using the 1984–2019 reconstructed shoreline, we also show that the satellite-derived shoreline trends and interannual variability are in better agreement with field measurements. Although the approach proposed here needs to be tested on other sites in different tidal/wave forcing environments with different morphological and sediment characteristics, we anticipate that it will improve the temporal and spatial description of shoreline change on most surf tidal beaches where accurate continuous water level and wave hindcasts and/or observations are available.","author":[{"dropping-particle":"","family":"Castelle","given":"","non-dropping-particle":"","parse-names":false,"suffix":""},{"dropping-particle":"","family":"Masselink","given":"","non-dropping-particle":"","parse-names":false,"suffix":""},{"dropping-particle":"","family":"Scott","given":"","non-dropping-particle":"","parse-names":false,"suffix":""},{"dropping-particle":"","family":"Stokes","given":"","non-dropping-particle":"","parse-names":false,"suffix":""},{"dropping-particle":"","family":"Konstantinou","given":"","non-dropping-particle":"","parse-names":false,"suffix":""},{"dropping-particle":"","family":"Marieu","given":"","non-dropping-particle":"","parse-names":false,"suffix":""},{"dropping-particle":"","family":"Bujan","given":"","non-dropping-particle":"","parse-names":false,"suffix":""}],"container-title":"Geomorphology","id":"ITEM-1","issued":{"date-parts":[["2021"]]},"title":"Satellite-derived shoreline detection at a high-energy meso-macrotidal beach","type":"article-journal","volume":"383"},"uris":["http://www.mendeley.com/documents/?uuid=ea32357a-d523-4edf-b986-2b9ff9484b77"]},{"id":"ITEM-2","itemData":{"DOI":"10.1016/j.coastaleng.2019.04.004","abstract":"The ability to repeatedly observe and quantify the changing position of the shoreline is key to present-day coastal management and future coastal planning. This study evaluates the capability of satellite remote sensing to resolve at differing temporal scales the variability and trends in shoreline position along sandy coastlines. Shorelines are extracted from 30 + years of publicly available satellite imagery and compared to long-term in-situ measurements at 5 diverse test sites in Europe, Australia, the USA and New Zealand. These sites span a range of different beach characteristics including wave energy and tide range as well as timescales of observed shoreline variability, from strongly seasonal (e.g., Truc Vert, France), to storm-dominated (e.g., Narrabeen-Collaroy, Australia), to only minor annual to multi-annual signals (e.g., Duck, USA). For the 5 sites, the observed typical horizontal errors varied between a root-mean-squared error (RMSE)of 7.3 m and 12.7 m. An analysis of the typical magnitudes of shoreline variability at temporal scales ranging from a single month up to 10 years indicates that, by the implementation of targeted image pre-processing then the application of a robust sub-pixel shoreline extraction technique, the resulting satellite-derived shorelines are generally able to resolve (signal-to-noise ratio &gt; 1)the observed shoreline variance at timescales of 6 months and longer. The only exception to this is along coastlines where minimal annual to multi-annual shoreline variability occurs (e.g. Duck, USA); at these sites decadal-scale variations are successfully captured. The results of this analysis demonstrate that satellite-derived shorelines spanning the past 30 years as well as into the future can be used to explore and quantify intra- and inter-annual shoreline behaviour at a wide range of beaches around the world. Moreover, it is demonstrated that present-day satellite observations are also capable of capturing event-scale shoreline changes (e.g. individual storms)that occur at timescales shorter than 6 months, where this rapid response exceeds the typical magnitude of shoreline variability. Finally, several practical coastal engineering applications are presented, demonstrating the use of freely-available satellite imagery to monitor inter-annual embayed beach rotation, rapid storm-induced shoreline retreat and a major sand nourishment. © 2019 Elsevier B.V.","author":[{"dropping-particle":"","family":"Vos","given":"K","non-dropping-particle":"","parse-names":false,"suffix":""},{"dropping-particle":"","family":"Harley","given":"M D","non-dropping-particle":"","parse-names":false,"suffix":""},{"dropping-particle":"","family":"Splinter","given":"K D","non-dropping-particle":"","parse-names":false,"suffix":""},{"dropping-particle":"","family":"Simmons","given":"J A","non-dropping-particle":"","parse-names":false,"suffix":""},{"dropping-particle":"","family":"Turner","given":"I L","non-dropping-particle":"","parse-names":false,"suffix":""}],"container-title":"Coastal Engineering","id":"ITEM-2","issued":{"date-parts":[["2019"]]},"note":"Cited By :102\n\nExport Date: 13 May 2022","page":"160-174","publisher-place":"Water Research Laboratory, School of Civil and Environmental Engineering, UNSW Sydney, 110 King Street, Manly Vale, NSW  2093, Australia","title":"Sub-annual to multi-decadal shoreline variability from publicly available satellite imagery","type":"article-journal","volume":"150"},"uris":["http://www.mendeley.com/documents/?uuid=a014ba7d-70cb-42fe-95f6-574f50c3c88c"]},{"id":"ITEM-3","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3","issued":{"date-parts":[["2019"]]},"title":"CoastSat: A Google Earth Engine-enabled Python toolkit to extract shorelines from publicly available satellite imagery","type":"article-journal","volume":"122"},"uris":["http://www.mendeley.com/documents/?uuid=b64f1e96-464f-4d05-81df-c299788cf7e0"]}],"mendeley":{"formattedCitation":"(Castelle et al., 2021; Vos et al., 2019a, 2019b)","plainTextFormattedCitation":"(Castelle et al., 2021; Vos et al., 2019a, 2019b)","previouslyFormattedCitation":"(Castelle et al., 2021; Vos et al., 2019a, 2019b)"},"properties":{"noteIndex":0},"schema":"https://github.com/citation-style-language/schema/raw/master/csl-citation.json"}</w:instrText>
      </w:r>
      <w:r>
        <w:fldChar w:fldCharType="separate"/>
      </w:r>
      <w:r w:rsidRPr="7DD55223">
        <w:rPr>
          <w:noProof/>
        </w:rPr>
        <w:t>(Castelle et al., 2021; Vos et al., 2019a, 2019b)</w:t>
      </w:r>
      <w:r>
        <w:fldChar w:fldCharType="end"/>
      </w:r>
      <w:r>
        <w:t xml:space="preserve">. </w:t>
      </w:r>
    </w:p>
    <w:p w14:paraId="39C5D28E" w14:textId="00CE1CE7" w:rsidR="0026669B" w:rsidRDefault="00E322A8" w:rsidP="00E322A8">
      <w:r>
        <w:t xml:space="preserve">For this study, </w:t>
      </w:r>
      <w:proofErr w:type="spellStart"/>
      <w:r>
        <w:t>CoastSat</w:t>
      </w:r>
      <w:proofErr w:type="spellEnd"/>
      <w:r>
        <w:t xml:space="preserve"> was used to extract shoreline data from Landsat 5 (L5</w:t>
      </w:r>
      <w:r w:rsidR="00E51C68">
        <w:t>)</w:t>
      </w:r>
      <w:r>
        <w:t xml:space="preserve">, Landsat 7 </w:t>
      </w:r>
      <w:r w:rsidR="00E51C68">
        <w:t xml:space="preserve">(L7), Landsat (L8) </w:t>
      </w:r>
      <w:r>
        <w:t>and Sentinel-2 (S2) optical imagery data.</w:t>
      </w:r>
      <w:r w:rsidR="0026669B">
        <w:t xml:space="preserve"> </w:t>
      </w:r>
      <w:r w:rsidR="00541DB2">
        <w:t xml:space="preserve">See </w:t>
      </w:r>
      <w:r w:rsidR="007D16A1">
        <w:fldChar w:fldCharType="begin"/>
      </w:r>
      <w:r w:rsidR="007D16A1">
        <w:instrText xml:space="preserve"> REF _Ref114221304 \h </w:instrText>
      </w:r>
      <w:r w:rsidR="007D16A1">
        <w:fldChar w:fldCharType="separate"/>
      </w:r>
      <w:r w:rsidR="007D16A1">
        <w:t xml:space="preserve">Table </w:t>
      </w:r>
      <w:r w:rsidR="007D16A1">
        <w:rPr>
          <w:noProof/>
        </w:rPr>
        <w:t>1</w:t>
      </w:r>
      <w:r w:rsidR="007D16A1">
        <w:fldChar w:fldCharType="end"/>
      </w:r>
      <w:r w:rsidR="009B763F">
        <w:t xml:space="preserve"> </w:t>
      </w:r>
      <w:r w:rsidR="007D16A1">
        <w:t xml:space="preserve">for satellite details. </w:t>
      </w:r>
      <w:r w:rsidR="00CF71B8">
        <w:t>1513 s</w:t>
      </w:r>
      <w:r w:rsidR="00541DB2">
        <w:t xml:space="preserve">atellite </w:t>
      </w:r>
      <w:r w:rsidR="00CF71B8">
        <w:t>images were</w:t>
      </w:r>
      <w:r w:rsidR="00541DB2">
        <w:t xml:space="preserve"> extracted from Google Earth Engine for the period 1987 to 2020 (inclusive).</w:t>
      </w:r>
      <w:r w:rsidR="001C5BFC">
        <w:t xml:space="preserve"> A cloud threshold of 50% </w:t>
      </w:r>
      <w:r w:rsidR="00944514">
        <w:t>for the study area, and then quality control of the derived shorelines, left only 420 usable satellite-derived shorelines for analysis.</w:t>
      </w:r>
      <w:r w:rsidR="006618CC">
        <w:t xml:space="preserve"> </w:t>
      </w:r>
      <w:r w:rsidR="008F6D26">
        <w:t>Also, m</w:t>
      </w:r>
      <w:r w:rsidR="0099414B">
        <w:t xml:space="preserve">any of the L7 images </w:t>
      </w:r>
      <w:r w:rsidR="00A11EFF">
        <w:t>do not cover the entire study area due to its</w:t>
      </w:r>
      <w:r w:rsidR="007D16A1">
        <w:t xml:space="preserve"> known</w:t>
      </w:r>
      <w:r w:rsidR="006618CC">
        <w:t xml:space="preserve"> scanline error</w:t>
      </w:r>
      <w:r w:rsidR="008D3DBB">
        <w:t xml:space="preserve"> (see </w:t>
      </w:r>
      <w:r w:rsidR="007D16A1">
        <w:fldChar w:fldCharType="begin"/>
      </w:r>
      <w:r w:rsidR="007D16A1">
        <w:instrText xml:space="preserve"> REF _Ref114221338 \h </w:instrText>
      </w:r>
      <w:r w:rsidR="007D16A1">
        <w:fldChar w:fldCharType="separate"/>
      </w:r>
      <w:r w:rsidR="007D16A1">
        <w:t xml:space="preserve">Fig. </w:t>
      </w:r>
      <w:r w:rsidR="007D16A1">
        <w:rPr>
          <w:noProof/>
        </w:rPr>
        <w:t>2</w:t>
      </w:r>
      <w:r w:rsidR="007D16A1">
        <w:fldChar w:fldCharType="end"/>
      </w:r>
      <w:r w:rsidR="007D16A1">
        <w:t xml:space="preserve"> for example)</w:t>
      </w:r>
      <w:r w:rsidR="009E6C9F">
        <w:t xml:space="preserve"> in images since 2013 (</w:t>
      </w:r>
      <w:proofErr w:type="spellStart"/>
      <w:r w:rsidR="009E6C9F">
        <w:t>Scaramuzza</w:t>
      </w:r>
      <w:proofErr w:type="spellEnd"/>
      <w:r w:rsidR="009E6C9F">
        <w:t xml:space="preserve"> and </w:t>
      </w:r>
      <w:proofErr w:type="spellStart"/>
      <w:r w:rsidR="009E6C9F">
        <w:t>Barsi</w:t>
      </w:r>
      <w:proofErr w:type="spellEnd"/>
      <w:r w:rsidR="009E6C9F">
        <w:t>, 2005).</w:t>
      </w:r>
      <w:r w:rsidR="007D16A1">
        <w:t xml:space="preserve"> </w:t>
      </w:r>
      <w:r w:rsidR="00652A72">
        <w:t xml:space="preserve">The number of useable images per year increased significantly through time with the introduction of L7, L8 and S2, such that between 1987 and 2000 there were about 6 images per year increasing to about 30 images per year from 2015 to 2020. </w:t>
      </w:r>
    </w:p>
    <w:p w14:paraId="4D5977F9" w14:textId="1F16B1E8" w:rsidR="00541DB2" w:rsidRDefault="00541DB2" w:rsidP="00541DB2">
      <w:pPr>
        <w:pStyle w:val="Caption"/>
        <w:keepNext/>
      </w:pPr>
      <w:bookmarkStart w:id="1" w:name="_Ref114221304"/>
      <w:r>
        <w:t xml:space="preserve">Table </w:t>
      </w:r>
      <w:fldSimple w:instr=" SEQ Table \* ARABIC ">
        <w:r>
          <w:rPr>
            <w:noProof/>
          </w:rPr>
          <w:t>1</w:t>
        </w:r>
      </w:fldSimple>
      <w:bookmarkEnd w:id="1"/>
      <w:r>
        <w:t>. Satellite imagery details...</w:t>
      </w:r>
    </w:p>
    <w:tbl>
      <w:tblPr>
        <w:tblStyle w:val="TableGrid"/>
        <w:tblW w:w="8977" w:type="dxa"/>
        <w:tblLook w:val="04A0" w:firstRow="1" w:lastRow="0" w:firstColumn="1" w:lastColumn="0" w:noHBand="0" w:noVBand="1"/>
      </w:tblPr>
      <w:tblGrid>
        <w:gridCol w:w="1129"/>
        <w:gridCol w:w="1560"/>
        <w:gridCol w:w="2835"/>
        <w:gridCol w:w="1275"/>
        <w:gridCol w:w="2178"/>
      </w:tblGrid>
      <w:tr w:rsidR="00A06C44" w14:paraId="704013B8" w14:textId="77777777" w:rsidTr="00871DDB">
        <w:tc>
          <w:tcPr>
            <w:tcW w:w="1129" w:type="dxa"/>
          </w:tcPr>
          <w:p w14:paraId="2C8B4631" w14:textId="35686332" w:rsidR="00A06C44" w:rsidRPr="00041971" w:rsidRDefault="00A06C44" w:rsidP="00041971">
            <w:pPr>
              <w:rPr>
                <w:b/>
                <w:bCs/>
              </w:rPr>
            </w:pPr>
            <w:r w:rsidRPr="00041971">
              <w:rPr>
                <w:b/>
                <w:bCs/>
              </w:rPr>
              <w:t>Satellite</w:t>
            </w:r>
          </w:p>
        </w:tc>
        <w:tc>
          <w:tcPr>
            <w:tcW w:w="1560" w:type="dxa"/>
          </w:tcPr>
          <w:p w14:paraId="761085B6" w14:textId="2EBD25D2" w:rsidR="00A06C44" w:rsidRPr="00041971" w:rsidRDefault="00A06C44" w:rsidP="00041971">
            <w:pPr>
              <w:rPr>
                <w:b/>
                <w:bCs/>
              </w:rPr>
            </w:pPr>
            <w:r w:rsidRPr="00041971">
              <w:rPr>
                <w:b/>
                <w:bCs/>
              </w:rPr>
              <w:t>Availability</w:t>
            </w:r>
          </w:p>
        </w:tc>
        <w:tc>
          <w:tcPr>
            <w:tcW w:w="2835" w:type="dxa"/>
          </w:tcPr>
          <w:p w14:paraId="72E694FE" w14:textId="6D10C576" w:rsidR="00A06C44" w:rsidRPr="00041971" w:rsidRDefault="00871DDB" w:rsidP="00041971">
            <w:pPr>
              <w:rPr>
                <w:b/>
                <w:bCs/>
              </w:rPr>
            </w:pPr>
            <w:r>
              <w:rPr>
                <w:b/>
                <w:bCs/>
              </w:rPr>
              <w:t>Resolution</w:t>
            </w:r>
            <w:r w:rsidR="00144E0C">
              <w:rPr>
                <w:b/>
                <w:bCs/>
              </w:rPr>
              <w:t xml:space="preserve"> (pan sharpened)</w:t>
            </w:r>
          </w:p>
        </w:tc>
        <w:tc>
          <w:tcPr>
            <w:tcW w:w="1275" w:type="dxa"/>
          </w:tcPr>
          <w:p w14:paraId="1EA0F804" w14:textId="20D701B2" w:rsidR="00A06C44" w:rsidRPr="00041971" w:rsidRDefault="00A06C44" w:rsidP="00041971">
            <w:pPr>
              <w:rPr>
                <w:b/>
                <w:bCs/>
              </w:rPr>
            </w:pPr>
            <w:r>
              <w:rPr>
                <w:b/>
                <w:bCs/>
              </w:rPr>
              <w:t>Recurrence</w:t>
            </w:r>
            <w:r w:rsidR="004E3BDE">
              <w:rPr>
                <w:b/>
                <w:bCs/>
              </w:rPr>
              <w:t xml:space="preserve"> Interval</w:t>
            </w:r>
          </w:p>
        </w:tc>
        <w:tc>
          <w:tcPr>
            <w:tcW w:w="2178" w:type="dxa"/>
          </w:tcPr>
          <w:p w14:paraId="12EEDA79" w14:textId="0F96E826" w:rsidR="00A06C44" w:rsidRPr="00041971" w:rsidRDefault="000520F4" w:rsidP="00041971">
            <w:pPr>
              <w:rPr>
                <w:b/>
                <w:bCs/>
              </w:rPr>
            </w:pPr>
            <w:r>
              <w:rPr>
                <w:b/>
                <w:bCs/>
              </w:rPr>
              <w:t>Number</w:t>
            </w:r>
            <w:r w:rsidR="00A06C44" w:rsidRPr="00041971">
              <w:rPr>
                <w:b/>
                <w:bCs/>
              </w:rPr>
              <w:t xml:space="preserve"> of Images (</w:t>
            </w:r>
            <w:r w:rsidR="004E3BDE">
              <w:rPr>
                <w:b/>
                <w:bCs/>
              </w:rPr>
              <w:t>Number</w:t>
            </w:r>
            <w:r w:rsidR="00295696">
              <w:rPr>
                <w:b/>
                <w:bCs/>
              </w:rPr>
              <w:t xml:space="preserve"> </w:t>
            </w:r>
            <w:r w:rsidR="00A06C44" w:rsidRPr="00041971">
              <w:rPr>
                <w:b/>
                <w:bCs/>
              </w:rPr>
              <w:t>Used)</w:t>
            </w:r>
          </w:p>
        </w:tc>
      </w:tr>
      <w:tr w:rsidR="00A06C44" w14:paraId="72A5D7E6" w14:textId="77777777" w:rsidTr="00871DDB">
        <w:tc>
          <w:tcPr>
            <w:tcW w:w="1129" w:type="dxa"/>
          </w:tcPr>
          <w:p w14:paraId="654169C9" w14:textId="7A9B63E1" w:rsidR="00A06C44" w:rsidRDefault="00A06C44" w:rsidP="00E322A8">
            <w:r>
              <w:t>Landsat-5</w:t>
            </w:r>
          </w:p>
        </w:tc>
        <w:tc>
          <w:tcPr>
            <w:tcW w:w="1560" w:type="dxa"/>
          </w:tcPr>
          <w:p w14:paraId="19842C3F" w14:textId="2823B2B9" w:rsidR="00A06C44" w:rsidRDefault="00A06C44" w:rsidP="00E322A8">
            <w:r>
              <w:t xml:space="preserve">1987 – </w:t>
            </w:r>
            <w:r w:rsidR="00B64425">
              <w:t>2011</w:t>
            </w:r>
          </w:p>
        </w:tc>
        <w:tc>
          <w:tcPr>
            <w:tcW w:w="2835" w:type="dxa"/>
          </w:tcPr>
          <w:p w14:paraId="7EA239C2" w14:textId="405CDBE4" w:rsidR="00A06C44" w:rsidRDefault="00A06C44" w:rsidP="00E322A8">
            <w:r>
              <w:t>30 m</w:t>
            </w:r>
          </w:p>
        </w:tc>
        <w:tc>
          <w:tcPr>
            <w:tcW w:w="1275" w:type="dxa"/>
          </w:tcPr>
          <w:p w14:paraId="10C28317" w14:textId="6208162C" w:rsidR="00A06C44" w:rsidRDefault="00A06C44" w:rsidP="00E322A8">
            <w:r>
              <w:t>~ 16 days</w:t>
            </w:r>
          </w:p>
        </w:tc>
        <w:tc>
          <w:tcPr>
            <w:tcW w:w="2178" w:type="dxa"/>
          </w:tcPr>
          <w:p w14:paraId="308ED59E" w14:textId="3F173896" w:rsidR="00A06C44" w:rsidRPr="00871DDB" w:rsidRDefault="00A06C44" w:rsidP="00E322A8">
            <w:r w:rsidRPr="00871DDB">
              <w:t>332 (</w:t>
            </w:r>
            <w:r w:rsidR="006F065D" w:rsidRPr="00871DDB">
              <w:t>123</w:t>
            </w:r>
            <w:r w:rsidRPr="00871DDB">
              <w:t>)</w:t>
            </w:r>
          </w:p>
        </w:tc>
      </w:tr>
      <w:tr w:rsidR="00A06C44" w14:paraId="06E1C7E1" w14:textId="77777777" w:rsidTr="00871DDB">
        <w:tc>
          <w:tcPr>
            <w:tcW w:w="1129" w:type="dxa"/>
          </w:tcPr>
          <w:p w14:paraId="5F589A06" w14:textId="08F85575" w:rsidR="00A06C44" w:rsidRDefault="00A06C44" w:rsidP="00E322A8">
            <w:r>
              <w:t>Landsat-7</w:t>
            </w:r>
          </w:p>
        </w:tc>
        <w:tc>
          <w:tcPr>
            <w:tcW w:w="1560" w:type="dxa"/>
          </w:tcPr>
          <w:p w14:paraId="6519C19A" w14:textId="45080775" w:rsidR="00A06C44" w:rsidRDefault="00BF4409" w:rsidP="00E322A8">
            <w:r>
              <w:t xml:space="preserve">1999 – present </w:t>
            </w:r>
          </w:p>
        </w:tc>
        <w:tc>
          <w:tcPr>
            <w:tcW w:w="2835" w:type="dxa"/>
          </w:tcPr>
          <w:p w14:paraId="28252097" w14:textId="37A56C9F" w:rsidR="00A06C44" w:rsidRDefault="00265C45" w:rsidP="00E322A8">
            <w:r>
              <w:t>15 m</w:t>
            </w:r>
          </w:p>
        </w:tc>
        <w:tc>
          <w:tcPr>
            <w:tcW w:w="1275" w:type="dxa"/>
          </w:tcPr>
          <w:p w14:paraId="4965F02A" w14:textId="6B47754A" w:rsidR="00A06C44" w:rsidRDefault="00A06C44" w:rsidP="00E322A8">
            <w:r>
              <w:t>~ 16 days</w:t>
            </w:r>
          </w:p>
        </w:tc>
        <w:tc>
          <w:tcPr>
            <w:tcW w:w="2178" w:type="dxa"/>
          </w:tcPr>
          <w:p w14:paraId="33600D0F" w14:textId="75E9EBBC" w:rsidR="00A06C44" w:rsidRPr="00871DDB" w:rsidRDefault="00A06C44" w:rsidP="00E322A8">
            <w:r w:rsidRPr="00871DDB">
              <w:t>491 (</w:t>
            </w:r>
            <w:r w:rsidR="007A7781" w:rsidRPr="00871DDB">
              <w:t>143</w:t>
            </w:r>
            <w:r w:rsidRPr="00871DDB">
              <w:t>)</w:t>
            </w:r>
          </w:p>
        </w:tc>
      </w:tr>
      <w:tr w:rsidR="00A06C44" w14:paraId="7BA28762" w14:textId="77777777" w:rsidTr="00871DDB">
        <w:tc>
          <w:tcPr>
            <w:tcW w:w="1129" w:type="dxa"/>
          </w:tcPr>
          <w:p w14:paraId="1EBDA489" w14:textId="1AE0F9CC" w:rsidR="00A06C44" w:rsidRDefault="00A06C44" w:rsidP="00E322A8">
            <w:r>
              <w:t>Landsat-8</w:t>
            </w:r>
          </w:p>
        </w:tc>
        <w:tc>
          <w:tcPr>
            <w:tcW w:w="1560" w:type="dxa"/>
          </w:tcPr>
          <w:p w14:paraId="6C5DCC2C" w14:textId="44A9DDCB" w:rsidR="00A06C44" w:rsidRDefault="00A806DB" w:rsidP="00E322A8">
            <w:r>
              <w:t xml:space="preserve">2013 – present </w:t>
            </w:r>
          </w:p>
        </w:tc>
        <w:tc>
          <w:tcPr>
            <w:tcW w:w="2835" w:type="dxa"/>
          </w:tcPr>
          <w:p w14:paraId="656E9ADC" w14:textId="67B1A52F" w:rsidR="00A06C44" w:rsidRDefault="00265C45" w:rsidP="00E322A8">
            <w:r>
              <w:t>15 m</w:t>
            </w:r>
          </w:p>
        </w:tc>
        <w:tc>
          <w:tcPr>
            <w:tcW w:w="1275" w:type="dxa"/>
          </w:tcPr>
          <w:p w14:paraId="0301A43F" w14:textId="670C683F" w:rsidR="00A06C44" w:rsidRDefault="00A06C44" w:rsidP="00E322A8">
            <w:r>
              <w:t>~ 16 days</w:t>
            </w:r>
          </w:p>
        </w:tc>
        <w:tc>
          <w:tcPr>
            <w:tcW w:w="2178" w:type="dxa"/>
          </w:tcPr>
          <w:p w14:paraId="5F37D2E5" w14:textId="31B71FF8" w:rsidR="00A06C44" w:rsidRPr="00871DDB" w:rsidRDefault="00A06C44" w:rsidP="00E322A8">
            <w:r w:rsidRPr="00871DDB">
              <w:t>240 (</w:t>
            </w:r>
            <w:r w:rsidR="007A7781" w:rsidRPr="00871DDB">
              <w:t>58</w:t>
            </w:r>
            <w:r w:rsidRPr="00871DDB">
              <w:t>)</w:t>
            </w:r>
          </w:p>
        </w:tc>
      </w:tr>
      <w:tr w:rsidR="00A06C44" w14:paraId="6664066B" w14:textId="77777777" w:rsidTr="00871DDB">
        <w:tc>
          <w:tcPr>
            <w:tcW w:w="1129" w:type="dxa"/>
            <w:tcBorders>
              <w:bottom w:val="single" w:sz="4" w:space="0" w:color="auto"/>
            </w:tcBorders>
          </w:tcPr>
          <w:p w14:paraId="1FA7B3B4" w14:textId="7246CAE8" w:rsidR="00A06C44" w:rsidRDefault="00A06C44" w:rsidP="00E322A8">
            <w:r>
              <w:t>Sentinel-2</w:t>
            </w:r>
          </w:p>
        </w:tc>
        <w:tc>
          <w:tcPr>
            <w:tcW w:w="1560" w:type="dxa"/>
            <w:tcBorders>
              <w:bottom w:val="single" w:sz="4" w:space="0" w:color="auto"/>
            </w:tcBorders>
          </w:tcPr>
          <w:p w14:paraId="7FA5B0B7" w14:textId="13472794" w:rsidR="00A06C44" w:rsidRDefault="00A06C44" w:rsidP="00E322A8">
            <w:r>
              <w:t xml:space="preserve">2015 – </w:t>
            </w:r>
            <w:r w:rsidR="00265C45">
              <w:t>present</w:t>
            </w:r>
            <w:r>
              <w:t xml:space="preserve"> </w:t>
            </w:r>
          </w:p>
        </w:tc>
        <w:tc>
          <w:tcPr>
            <w:tcW w:w="2835" w:type="dxa"/>
          </w:tcPr>
          <w:p w14:paraId="127962C1" w14:textId="511C265B" w:rsidR="00A06C44" w:rsidRDefault="00A06C44" w:rsidP="00E322A8">
            <w:r>
              <w:t>10 m</w:t>
            </w:r>
          </w:p>
        </w:tc>
        <w:tc>
          <w:tcPr>
            <w:tcW w:w="1275" w:type="dxa"/>
          </w:tcPr>
          <w:p w14:paraId="682DF2B5" w14:textId="073F6786" w:rsidR="00A06C44" w:rsidRDefault="00A06C44" w:rsidP="00E322A8">
            <w:r>
              <w:t>~ 5 days</w:t>
            </w:r>
          </w:p>
        </w:tc>
        <w:tc>
          <w:tcPr>
            <w:tcW w:w="2178" w:type="dxa"/>
          </w:tcPr>
          <w:p w14:paraId="55CE4CC5" w14:textId="43D437DE" w:rsidR="00A06C44" w:rsidRPr="00871DDB" w:rsidRDefault="00A06C44" w:rsidP="00E322A8">
            <w:r w:rsidRPr="00871DDB">
              <w:t>450 (</w:t>
            </w:r>
            <w:r w:rsidR="007A7781" w:rsidRPr="00871DDB">
              <w:t>96</w:t>
            </w:r>
            <w:r w:rsidRPr="00871DDB">
              <w:t>)</w:t>
            </w:r>
          </w:p>
        </w:tc>
      </w:tr>
      <w:tr w:rsidR="00A06C44" w14:paraId="53FF4F4C" w14:textId="77777777" w:rsidTr="00871DDB">
        <w:tc>
          <w:tcPr>
            <w:tcW w:w="5524" w:type="dxa"/>
            <w:gridSpan w:val="3"/>
            <w:tcBorders>
              <w:left w:val="nil"/>
              <w:bottom w:val="nil"/>
            </w:tcBorders>
          </w:tcPr>
          <w:p w14:paraId="70A2C4FB" w14:textId="202EC717" w:rsidR="00A06C44" w:rsidRPr="00041971" w:rsidRDefault="00A06C44" w:rsidP="00041971">
            <w:pPr>
              <w:rPr>
                <w:b/>
                <w:bCs/>
              </w:rPr>
            </w:pPr>
          </w:p>
        </w:tc>
        <w:tc>
          <w:tcPr>
            <w:tcW w:w="1275" w:type="dxa"/>
          </w:tcPr>
          <w:p w14:paraId="72625071" w14:textId="3D988C7B" w:rsidR="00A06C44" w:rsidRDefault="00A06C44" w:rsidP="00E322A8">
            <w:r w:rsidRPr="00041971">
              <w:rPr>
                <w:b/>
                <w:bCs/>
              </w:rPr>
              <w:t>Total</w:t>
            </w:r>
          </w:p>
        </w:tc>
        <w:tc>
          <w:tcPr>
            <w:tcW w:w="2178" w:type="dxa"/>
          </w:tcPr>
          <w:p w14:paraId="2F6BC207" w14:textId="57299C69" w:rsidR="00A06C44" w:rsidRPr="00871DDB" w:rsidRDefault="00A06C44" w:rsidP="00E322A8">
            <w:r w:rsidRPr="00871DDB">
              <w:t>1513 (420)</w:t>
            </w:r>
          </w:p>
        </w:tc>
      </w:tr>
    </w:tbl>
    <w:p w14:paraId="4C7CC933" w14:textId="77777777" w:rsidR="00990677" w:rsidRDefault="00E26AC5" w:rsidP="00A94BDE">
      <w:pPr>
        <w:keepNext/>
        <w:jc w:val="center"/>
      </w:pPr>
      <w:r>
        <w:rPr>
          <w:noProof/>
        </w:rPr>
        <w:lastRenderedPageBreak/>
        <w:drawing>
          <wp:inline distT="0" distB="0" distL="0" distR="0" wp14:anchorId="5757DD2D" wp14:editId="04C08515">
            <wp:extent cx="5372100" cy="377019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7" cstate="print">
                      <a:extLst>
                        <a:ext uri="{28A0092B-C50C-407E-A947-70E740481C1C}">
                          <a14:useLocalDpi xmlns:a14="http://schemas.microsoft.com/office/drawing/2010/main" val="0"/>
                        </a:ext>
                      </a:extLst>
                    </a:blip>
                    <a:srcRect l="16283" t="3992" r="16065" b="1050"/>
                    <a:stretch/>
                  </pic:blipFill>
                  <pic:spPr bwMode="auto">
                    <a:xfrm>
                      <a:off x="0" y="0"/>
                      <a:ext cx="5379575" cy="3775444"/>
                    </a:xfrm>
                    <a:prstGeom prst="rect">
                      <a:avLst/>
                    </a:prstGeom>
                    <a:ln>
                      <a:noFill/>
                    </a:ln>
                    <a:extLst>
                      <a:ext uri="{53640926-AAD7-44D8-BBD7-CCE9431645EC}">
                        <a14:shadowObscured xmlns:a14="http://schemas.microsoft.com/office/drawing/2010/main"/>
                      </a:ext>
                    </a:extLst>
                  </pic:spPr>
                </pic:pic>
              </a:graphicData>
            </a:graphic>
          </wp:inline>
        </w:drawing>
      </w:r>
    </w:p>
    <w:p w14:paraId="04A5745B" w14:textId="406166E0" w:rsidR="00C05AC7" w:rsidRDefault="00990677" w:rsidP="00652A72">
      <w:pPr>
        <w:pStyle w:val="Caption"/>
      </w:pPr>
      <w:bookmarkStart w:id="2" w:name="_Ref114221338"/>
      <w:r>
        <w:t xml:space="preserve">Fig. </w:t>
      </w:r>
      <w:fldSimple w:instr=" SEQ Fig. \* ARABIC ">
        <w:r w:rsidR="008C1367">
          <w:rPr>
            <w:noProof/>
          </w:rPr>
          <w:t>2</w:t>
        </w:r>
      </w:fldSimple>
      <w:bookmarkEnd w:id="2"/>
      <w:r>
        <w:t>. Example of scanline error in Landsat 7 (L7) images post-2013.</w:t>
      </w:r>
    </w:p>
    <w:p w14:paraId="2533051C" w14:textId="30BE9E9E" w:rsidR="008A4EAE" w:rsidRDefault="00A94BDE" w:rsidP="008A4EAE">
      <w:r>
        <w:t xml:space="preserve">Along Grassy Beach, 25 shore-normal transects were defined at 50 metre intervals </w:t>
      </w:r>
      <w:r w:rsidR="009610E1">
        <w:t xml:space="preserve">along the median </w:t>
      </w:r>
      <w:proofErr w:type="gramStart"/>
      <w:r w:rsidR="009610E1">
        <w:t>tidally-corrected</w:t>
      </w:r>
      <w:proofErr w:type="gramEnd"/>
      <w:r w:rsidR="009610E1">
        <w:t xml:space="preserve"> shoreline position </w:t>
      </w:r>
      <w:r>
        <w:t xml:space="preserve">(see </w:t>
      </w:r>
      <w:r w:rsidR="009610E1">
        <w:fldChar w:fldCharType="begin"/>
      </w:r>
      <w:r w:rsidR="009610E1">
        <w:instrText xml:space="preserve"> REF _Ref114223816 \h  \* MERGEFORMAT </w:instrText>
      </w:r>
      <w:r w:rsidR="009610E1">
        <w:fldChar w:fldCharType="separate"/>
      </w:r>
      <w:r w:rsidR="009610E1">
        <w:t xml:space="preserve">Fig. </w:t>
      </w:r>
      <w:r w:rsidR="009610E1">
        <w:rPr>
          <w:noProof/>
        </w:rPr>
        <w:t>3</w:t>
      </w:r>
      <w:r w:rsidR="009610E1">
        <w:fldChar w:fldCharType="end"/>
      </w:r>
      <w:r w:rsidR="008A4EAE">
        <w:t>). T</w:t>
      </w:r>
      <w:r w:rsidR="00A206F8">
        <w:t>ransects were created</w:t>
      </w:r>
      <w:r w:rsidR="008A4EAE">
        <w:t xml:space="preserve"> manually with QGIS software. T</w:t>
      </w:r>
      <w:r w:rsidR="008A4EAE" w:rsidRPr="008A4EAE">
        <w:t xml:space="preserve">he </w:t>
      </w:r>
      <w:r w:rsidR="008A4EAE">
        <w:t xml:space="preserve">shoreline position for each satellite image at these transects </w:t>
      </w:r>
      <w:r w:rsidR="00793400">
        <w:t>was</w:t>
      </w:r>
      <w:r w:rsidR="008A4EAE" w:rsidRPr="008A4EAE">
        <w:t xml:space="preserve"> </w:t>
      </w:r>
      <w:r w:rsidR="008A4EAE">
        <w:t>calculated</w:t>
      </w:r>
      <w:r w:rsidR="008A4EAE" w:rsidRPr="008A4EAE">
        <w:t xml:space="preserve"> </w:t>
      </w:r>
      <w:r w:rsidR="00793400">
        <w:t xml:space="preserve">with the </w:t>
      </w:r>
      <w:proofErr w:type="spellStart"/>
      <w:r w:rsidR="00793400">
        <w:t>CoastSat</w:t>
      </w:r>
      <w:proofErr w:type="spellEnd"/>
      <w:r w:rsidR="00793400">
        <w:t xml:space="preserve"> toolkit. Specifically, </w:t>
      </w:r>
      <w:r w:rsidR="00A206F8">
        <w:t>shoreline position</w:t>
      </w:r>
      <w:r w:rsidR="00793400">
        <w:t xml:space="preserve"> was defined as</w:t>
      </w:r>
      <w:r w:rsidR="008A4EAE" w:rsidRPr="008A4EAE">
        <w:t xml:space="preserve"> the alongshore average of the shoreline points located within 25 m of the transect</w:t>
      </w:r>
      <w:r w:rsidR="008A4EAE">
        <w:t xml:space="preserve"> (Vos et al., 2019)</w:t>
      </w:r>
      <w:r w:rsidR="008A4EAE" w:rsidRPr="008A4EAE">
        <w:t>.</w:t>
      </w:r>
      <w:r w:rsidR="008A4EAE">
        <w:t xml:space="preserve"> </w:t>
      </w:r>
      <w:r w:rsidR="00793400">
        <w:t>The median shoreline position over 1987 to 2020 was subtracted from the shoreline time series to define the relative shoreline position (RSP) at each transect.</w:t>
      </w:r>
      <w:r w:rsidR="00A206F8">
        <w:t xml:space="preserve"> A time series of </w:t>
      </w:r>
      <w:proofErr w:type="gramStart"/>
      <w:r w:rsidR="00A206F8">
        <w:t>tidally-corrected</w:t>
      </w:r>
      <w:proofErr w:type="gramEnd"/>
      <w:r w:rsidR="00A206F8">
        <w:t xml:space="preserve"> RSP for each transect was used for further analysis, including assessing the importance of beach rotation at the study site and the role of the Southern Annular Mode (SAM).</w:t>
      </w:r>
    </w:p>
    <w:p w14:paraId="7138062C" w14:textId="56C380DA" w:rsidR="009610E1" w:rsidRDefault="00A94BDE" w:rsidP="008A4EAE">
      <w:r>
        <w:rPr>
          <w:noProof/>
        </w:rPr>
        <w:lastRenderedPageBreak/>
        <w:drawing>
          <wp:inline distT="0" distB="0" distL="0" distR="0" wp14:anchorId="4091D1D6" wp14:editId="3157DBD0">
            <wp:extent cx="5731510" cy="4053205"/>
            <wp:effectExtent l="0" t="0" r="2540" b="444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361A3636" w14:textId="0F31B19B" w:rsidR="00A94BDE" w:rsidRDefault="009610E1" w:rsidP="009610E1">
      <w:pPr>
        <w:pStyle w:val="Caption"/>
        <w:jc w:val="left"/>
      </w:pPr>
      <w:bookmarkStart w:id="3" w:name="_Ref114223816"/>
      <w:r>
        <w:t xml:space="preserve">Fig. </w:t>
      </w:r>
      <w:fldSimple w:instr=" SEQ Fig. \* ARABIC ">
        <w:r w:rsidR="008C1367">
          <w:rPr>
            <w:noProof/>
          </w:rPr>
          <w:t>3</w:t>
        </w:r>
      </w:fldSimple>
      <w:bookmarkEnd w:id="3"/>
      <w:r>
        <w:t>. Location of shore-normal transects alon</w:t>
      </w:r>
      <w:r w:rsidR="00BD5CC5">
        <w:t xml:space="preserve">g </w:t>
      </w:r>
      <w:r>
        <w:t>Grassy Beach</w:t>
      </w:r>
      <w:r w:rsidR="00BD5CC5">
        <w:t xml:space="preserve"> from east to west, spaced at 50 m apart</w:t>
      </w:r>
      <w:r>
        <w:t>. The median satellite-derived shoreline (1987 to 2020) position is also shown (in blue).</w:t>
      </w:r>
    </w:p>
    <w:p w14:paraId="7B704103" w14:textId="33542E3E" w:rsidR="00470D0C" w:rsidRDefault="00470D0C" w:rsidP="00470D0C">
      <w:pPr>
        <w:pStyle w:val="Heading3"/>
      </w:pPr>
      <w:r>
        <w:t xml:space="preserve">Wave, </w:t>
      </w:r>
      <w:proofErr w:type="gramStart"/>
      <w:r>
        <w:t>tide</w:t>
      </w:r>
      <w:proofErr w:type="gramEnd"/>
      <w:r>
        <w:t xml:space="preserve"> and climate index data</w:t>
      </w:r>
    </w:p>
    <w:p w14:paraId="6C1E308B" w14:textId="4DBC6C30" w:rsidR="00871DDB" w:rsidRDefault="005726F5" w:rsidP="00871DDB">
      <w:r>
        <w:t>A linear tid</w:t>
      </w:r>
      <w:r w:rsidR="004557BA">
        <w:t>al</w:t>
      </w:r>
      <w:r>
        <w:t xml:space="preserve"> correction was </w:t>
      </w:r>
      <w:r w:rsidR="004557BA">
        <w:t>applied to each satellite image at the time of image acquisition</w:t>
      </w:r>
      <w:r w:rsidR="002F5B4A">
        <w:t xml:space="preserve">. The tidal information was obtained </w:t>
      </w:r>
      <w:r w:rsidR="00871DDB">
        <w:t xml:space="preserve">for Grassy Harbour </w:t>
      </w:r>
      <w:r w:rsidR="00D60A6A">
        <w:t xml:space="preserve">(adjacent to Grassy Beach) </w:t>
      </w:r>
      <w:r w:rsidR="00871DDB">
        <w:t>from the Australian Bureau of Meteorology (BOM) for</w:t>
      </w:r>
      <w:r w:rsidR="004557BA">
        <w:t xml:space="preserve"> the period</w:t>
      </w:r>
      <w:r w:rsidR="00871DDB">
        <w:t xml:space="preserve"> 1987 to 202</w:t>
      </w:r>
      <w:r w:rsidR="004557BA">
        <w:t>0</w:t>
      </w:r>
      <w:r w:rsidR="00871DDB">
        <w:t>.</w:t>
      </w:r>
      <w:r w:rsidR="00A206F8">
        <w:t xml:space="preserve"> Together with the ave</w:t>
      </w:r>
      <w:r w:rsidR="002F5B4A">
        <w:t xml:space="preserve">rage beach slope estimated to be 0.045 from previous </w:t>
      </w:r>
      <w:proofErr w:type="spellStart"/>
      <w:r w:rsidR="002F5B4A">
        <w:t>topo</w:t>
      </w:r>
      <w:proofErr w:type="spellEnd"/>
      <w:r w:rsidR="002F5B4A">
        <w:t>-bathymetric survey data (</w:t>
      </w:r>
      <w:proofErr w:type="spellStart"/>
      <w:r w:rsidR="002F5B4A">
        <w:t>Cossu</w:t>
      </w:r>
      <w:proofErr w:type="spellEnd"/>
      <w:r w:rsidR="002F5B4A">
        <w:t xml:space="preserve"> et al., 2020)</w:t>
      </w:r>
      <w:r w:rsidR="00A206F8">
        <w:t>, this data</w:t>
      </w:r>
      <w:r w:rsidR="004557BA">
        <w:t xml:space="preserve"> allowed for the linear tidal correction to be performed.</w:t>
      </w:r>
      <w:r w:rsidR="00A206F8">
        <w:t xml:space="preserve"> </w:t>
      </w:r>
    </w:p>
    <w:p w14:paraId="05BB5442" w14:textId="2C02FDD4" w:rsidR="00871DDB" w:rsidRDefault="00B6338F" w:rsidP="00871DDB">
      <w:r>
        <w:t xml:space="preserve">The Southern Annular Mode (SAM) climate index was used to support analysis of the shoreline variability drivers. </w:t>
      </w:r>
      <w:r w:rsidR="00871DDB">
        <w:t>Monthly Southern Annular Mode Index (SAMI) data for the period 1987 to 202</w:t>
      </w:r>
      <w:r w:rsidR="00793400">
        <w:t xml:space="preserve">0 (inclusive) was obtained from </w:t>
      </w:r>
      <w:hyperlink r:id="rId9" w:history="1">
        <w:r w:rsidR="00793400" w:rsidRPr="00194D51">
          <w:rPr>
            <w:rStyle w:val="Hyperlink"/>
          </w:rPr>
          <w:t>http://www.nerc-bas.ac.uk/icd/gjma/sam.html</w:t>
        </w:r>
      </w:hyperlink>
      <w:r w:rsidR="00871DDB">
        <w:t>. This index is calculated from observations of mean sea-level pressure at multiple locations at 40</w:t>
      </w:r>
      <w:r w:rsidR="00871DDB">
        <w:rPr>
          <w:rFonts w:cstheme="minorHAnsi"/>
        </w:rPr>
        <w:t>°</w:t>
      </w:r>
      <w:r w:rsidR="00871DDB">
        <w:t>S and 65</w:t>
      </w:r>
      <w:r w:rsidR="00871DDB">
        <w:rPr>
          <w:rFonts w:cstheme="minorHAnsi"/>
        </w:rPr>
        <w:t>°</w:t>
      </w:r>
      <w:r w:rsidR="00871DDB">
        <w:t xml:space="preserve">S </w:t>
      </w:r>
      <w:r w:rsidR="00871DDB">
        <w:fldChar w:fldCharType="begin" w:fldLock="1"/>
      </w:r>
      <w:r w:rsidR="00871DDB">
        <w:instrText>ADDIN CSL_CITATION {"citationItems":[{"id":"ITEM-1","itemData":{"DOI":"10.1175/1520-0442(2003)016&lt;4134:TITSAM&gt;2.0.CO;2","author":[{"dropping-particle":"","family":"Marshall","given":"G J","non-dropping-particle":"","parse-names":false,"suffix":""}],"container-title":"Journal of Climate","id":"ITEM-1","issue":"24","issued":{"date-parts":[["2003"]]},"language":"English","note":"An observation method for calculating the Southern Annular Mode (SAM) - http://www.nerc-bas.ac.uk/icd/gjma/sam.html","page":"4134-4143","publisher":"American Meteorological Society","title":"Trends in the Southern Annular Mode from Observations and Reanalyses","type":"article-journal","volume":"16"},"uris":["http://www.mendeley.com/documents/?uuid=13acc831-af90-4269-8171-c95477c1ab93"]}],"mendeley":{"formattedCitation":"(Marshall, 2003)","plainTextFormattedCitation":"(Marshall, 2003)"},"properties":{"noteIndex":0},"schema":"https://github.com/citation-style-language/schema/raw/master/csl-citation.json"}</w:instrText>
      </w:r>
      <w:r w:rsidR="00871DDB">
        <w:fldChar w:fldCharType="separate"/>
      </w:r>
      <w:r w:rsidR="00871DDB" w:rsidRPr="007C559D">
        <w:rPr>
          <w:noProof/>
        </w:rPr>
        <w:t>(Marshall, 2003)</w:t>
      </w:r>
      <w:r w:rsidR="00871DDB">
        <w:fldChar w:fldCharType="end"/>
      </w:r>
      <w:r w:rsidR="00871DDB">
        <w:t xml:space="preserve">. </w:t>
      </w:r>
    </w:p>
    <w:p w14:paraId="7F1F2E47" w14:textId="0DC5CC9F" w:rsidR="00A206F8" w:rsidRDefault="00B6338F" w:rsidP="00871DDB">
      <w:r>
        <w:t xml:space="preserve">Directional wave data from a virtual CAWCR (Collaboration for Australian Weather and Climate Research) </w:t>
      </w:r>
      <w:r w:rsidR="00D60A6A">
        <w:t xml:space="preserve">wave hindcast </w:t>
      </w:r>
      <w:r>
        <w:t xml:space="preserve">buoy was used to assess the wave conditions for the period 1987 to 2020. </w:t>
      </w:r>
      <w:r w:rsidR="00460F9C">
        <w:t xml:space="preserve">This hindcast data was derived using </w:t>
      </w:r>
      <w:r w:rsidR="00CE2B85">
        <w:t xml:space="preserve">the </w:t>
      </w:r>
      <w:r w:rsidR="00460F9C">
        <w:t>W</w:t>
      </w:r>
      <w:r w:rsidR="00CE2B85">
        <w:t>AVEWATCH</w:t>
      </w:r>
      <w:r w:rsidR="00460F9C">
        <w:t xml:space="preserve"> III</w:t>
      </w:r>
      <w:r w:rsidR="00CE2B85">
        <w:t xml:space="preserve"> spectral wave model</w:t>
      </w:r>
      <w:r w:rsidR="00460F9C">
        <w:t xml:space="preserve"> forced with CFSR</w:t>
      </w:r>
      <w:r w:rsidR="00CE2B85">
        <w:t xml:space="preserve"> </w:t>
      </w:r>
      <w:r w:rsidR="00460F9C">
        <w:t xml:space="preserve">(Climate </w:t>
      </w:r>
      <w:r w:rsidR="00CE2B85">
        <w:t>Forecast System Reanalysis</w:t>
      </w:r>
      <w:r w:rsidR="00460F9C">
        <w:t xml:space="preserve">) </w:t>
      </w:r>
      <w:r w:rsidR="00CE2B85">
        <w:t xml:space="preserve">surface </w:t>
      </w:r>
      <w:r w:rsidR="00460F9C">
        <w:t>winds</w:t>
      </w:r>
      <w:r w:rsidR="00184723">
        <w:t>, validated using global buoy datasets and satellite altimeter data</w:t>
      </w:r>
      <w:r w:rsidR="00CE2B85">
        <w:t>.</w:t>
      </w:r>
      <w:r w:rsidR="00460F9C">
        <w:t xml:space="preserve"> </w:t>
      </w:r>
      <w:r w:rsidRPr="00F91DEF">
        <w:t xml:space="preserve">The buoy is located at </w:t>
      </w:r>
      <w:r w:rsidR="00116D84" w:rsidRPr="00F91DEF">
        <w:t>144E -40.2S</w:t>
      </w:r>
      <w:r w:rsidRPr="00F91DEF">
        <w:t xml:space="preserve">, about </w:t>
      </w:r>
      <w:r w:rsidR="00116D84" w:rsidRPr="00F91DEF">
        <w:t xml:space="preserve">15 </w:t>
      </w:r>
      <w:r w:rsidRPr="00F91DEF">
        <w:t xml:space="preserve">km south-south-west of the study site </w:t>
      </w:r>
      <w:r w:rsidR="00D60A6A" w:rsidRPr="00F91DEF">
        <w:t xml:space="preserve">at a </w:t>
      </w:r>
      <w:r w:rsidRPr="00F91DEF">
        <w:t xml:space="preserve">water depth </w:t>
      </w:r>
      <w:r w:rsidR="00D60A6A" w:rsidRPr="00F91DEF">
        <w:t xml:space="preserve">of </w:t>
      </w:r>
      <w:r w:rsidR="00F91DEF" w:rsidRPr="00F91DEF">
        <w:t xml:space="preserve">61 </w:t>
      </w:r>
      <w:r w:rsidRPr="00F91DEF">
        <w:t>m.</w:t>
      </w:r>
      <w:r>
        <w:t xml:space="preserve"> </w:t>
      </w:r>
    </w:p>
    <w:p w14:paraId="7847A3AF" w14:textId="1EBF2FD4" w:rsidR="003104AC" w:rsidRDefault="003104AC" w:rsidP="003104AC">
      <w:pPr>
        <w:pStyle w:val="Heading3"/>
      </w:pPr>
      <w:r>
        <w:t xml:space="preserve">Empirical Orthogonal </w:t>
      </w:r>
      <w:r w:rsidR="004A7D63">
        <w:t xml:space="preserve">Function (EOF) </w:t>
      </w:r>
      <w:r>
        <w:t>Analysis</w:t>
      </w:r>
    </w:p>
    <w:p w14:paraId="6B2E623D" w14:textId="07699DED" w:rsidR="003104AC" w:rsidRDefault="004A7D63" w:rsidP="003104AC">
      <w:r>
        <w:t>Principal component analysis</w:t>
      </w:r>
      <w:r w:rsidR="00E05DF6">
        <w:t xml:space="preserve"> (PCA)</w:t>
      </w:r>
      <w:r>
        <w:t xml:space="preserve"> is a statistical technique to reduce the dimensionality of a large dataset but retain as much information about the dataset’s variability in the process. </w:t>
      </w:r>
      <w:r w:rsidR="00C579CC">
        <w:t xml:space="preserve">It is a transformation of the dataset to a new basis, with the basis vectors directly related to the dataset’s variance. </w:t>
      </w:r>
      <w:r>
        <w:t>This is done by calculating eigenvalue</w:t>
      </w:r>
      <w:r w:rsidR="00E05DF6">
        <w:t>s</w:t>
      </w:r>
      <w:r>
        <w:t xml:space="preserve"> and eigenvector</w:t>
      </w:r>
      <w:r w:rsidR="00E05DF6">
        <w:t>s of the dataset’s</w:t>
      </w:r>
      <w:r>
        <w:t xml:space="preserve"> correlation or </w:t>
      </w:r>
      <w:r>
        <w:lastRenderedPageBreak/>
        <w:t>covariance matrix</w:t>
      </w:r>
      <w:r w:rsidR="00E05DF6">
        <w:t xml:space="preserve">. By choosing eigenvectors that correspond to the largest eigenvalues, this technique finds new functions to describe </w:t>
      </w:r>
      <w:proofErr w:type="gramStart"/>
      <w:r w:rsidR="00E05DF6">
        <w:t>the majority of</w:t>
      </w:r>
      <w:proofErr w:type="gramEnd"/>
      <w:r w:rsidR="00E05DF6">
        <w:t xml:space="preserve"> the dataset’s variability.</w:t>
      </w:r>
    </w:p>
    <w:p w14:paraId="43563B5B" w14:textId="15F27425" w:rsidR="00952889" w:rsidRDefault="00E05DF6" w:rsidP="002C692B">
      <w:r>
        <w:t xml:space="preserve">Empirical orthogonal function (EOF) analysis is PCA applied to </w:t>
      </w:r>
      <w:proofErr w:type="spellStart"/>
      <w:r>
        <w:t>spatio</w:t>
      </w:r>
      <w:proofErr w:type="spellEnd"/>
      <w:r>
        <w:t>-temporal datasets, often used in oceanographic and climate sciences to determine dominant modes of variability (</w:t>
      </w:r>
      <w:proofErr w:type="gramStart"/>
      <w:r>
        <w:t>e.g.</w:t>
      </w:r>
      <w:proofErr w:type="gramEnd"/>
      <w:r>
        <w:t xml:space="preserve"> Southern Annular Mode). </w:t>
      </w:r>
      <w:r w:rsidR="009707D0">
        <w:t xml:space="preserve">Two correlation matrices are calculated which show spatial and temporal variability separately, allowing for efficient analysis of the dominant modes of spatial and temporal variability. </w:t>
      </w:r>
      <w:r w:rsidR="00F332D6">
        <w:t>Although the corresponding eigenvalues and eigenvectors (also known as eigenfunctions</w:t>
      </w:r>
      <w:r w:rsidR="00C579CC">
        <w:t xml:space="preserve"> or EOFs</w:t>
      </w:r>
      <w:r w:rsidR="00F332D6">
        <w:t xml:space="preserve"> in EOF analysis) are purely mathematical in nature, the dominant eigen</w:t>
      </w:r>
      <w:r w:rsidR="0039571D">
        <w:t>functions</w:t>
      </w:r>
      <w:r w:rsidR="00F332D6">
        <w:t xml:space="preserve"> may closely relate to </w:t>
      </w:r>
      <w:r w:rsidR="005440F2">
        <w:t>physical</w:t>
      </w:r>
      <w:r w:rsidR="00F332D6">
        <w:t xml:space="preserve"> processes</w:t>
      </w:r>
      <w:r w:rsidR="005440F2">
        <w:t xml:space="preserve"> in shape</w:t>
      </w:r>
      <w:r w:rsidR="00F332D6">
        <w:t xml:space="preserve">. For example, the seasonal pattern of coastal change may be </w:t>
      </w:r>
      <w:r w:rsidR="005440F2">
        <w:t>visible in the temporal eigenfunction associated with the EOF</w:t>
      </w:r>
      <w:r w:rsidR="009707D0">
        <w:t xml:space="preserve">. Here we describe the use of EOF analysis for </w:t>
      </w:r>
      <w:r w:rsidR="007179F8">
        <w:t>relative shoreline position (RSP), with the spatial eigenfunctions representing longshore variability</w:t>
      </w:r>
      <w:r w:rsidR="00952889">
        <w:t xml:space="preserve"> and </w:t>
      </w:r>
      <w:r w:rsidR="00267844">
        <w:t>t</w:t>
      </w:r>
      <w:r w:rsidR="007179F8">
        <w:t xml:space="preserve">he temporal </w:t>
      </w:r>
      <w:r w:rsidR="00952889">
        <w:t>eigenfunctions</w:t>
      </w:r>
      <w:r w:rsidR="007179F8">
        <w:t xml:space="preserve"> representing temporal variability</w:t>
      </w:r>
      <w:r w:rsidR="0039571D">
        <w:t xml:space="preserve">. This method is described in full </w:t>
      </w:r>
      <w:r w:rsidR="009B0F4E">
        <w:t>by Miller and Dean (2007)</w:t>
      </w:r>
      <w:r w:rsidR="00952889">
        <w:t>.</w:t>
      </w:r>
    </w:p>
    <w:p w14:paraId="6F8527B5" w14:textId="2DF52755" w:rsidR="00952889" w:rsidRDefault="00596F4B" w:rsidP="002C692B">
      <w:r>
        <w:t>To calculate the EOFs, the</w:t>
      </w:r>
      <w:r w:rsidR="00863E71">
        <w:t xml:space="preserve"> </w:t>
      </w:r>
      <w:r w:rsidR="006E476A">
        <w:t>RSP data</w:t>
      </w:r>
      <w:r w:rsidR="00863E71">
        <w:t>, y(</w:t>
      </w:r>
      <w:proofErr w:type="spellStart"/>
      <w:proofErr w:type="gramStart"/>
      <w:r w:rsidR="00863E71">
        <w:t>x,t</w:t>
      </w:r>
      <w:proofErr w:type="spellEnd"/>
      <w:proofErr w:type="gramEnd"/>
      <w:r w:rsidR="00863E71">
        <w:t>),</w:t>
      </w:r>
      <w:r w:rsidR="006E476A">
        <w:t xml:space="preserve"> is </w:t>
      </w:r>
      <w:r w:rsidR="00952889">
        <w:t>represented as a matrix</w:t>
      </w:r>
      <w:r w:rsidR="006E476A">
        <w:t>,</w:t>
      </w:r>
      <w:r w:rsidR="00952889">
        <w:t xml:space="preserve"> </w:t>
      </w:r>
      <w:r w:rsidR="00952889" w:rsidRPr="006E476A">
        <w:rPr>
          <w:b/>
          <w:bCs/>
        </w:rPr>
        <w:t>Y</w:t>
      </w:r>
      <w:r w:rsidR="006E476A">
        <w:t>, where the number of rows represents the number of transects (</w:t>
      </w:r>
      <w:proofErr w:type="spellStart"/>
      <w:r w:rsidR="006E476A">
        <w:t>n</w:t>
      </w:r>
      <w:r w:rsidR="006E476A">
        <w:rPr>
          <w:vertAlign w:val="subscript"/>
        </w:rPr>
        <w:t>x</w:t>
      </w:r>
      <w:proofErr w:type="spellEnd"/>
      <w:r w:rsidR="006E476A">
        <w:t xml:space="preserve"> = 25) and the number of columns represents the number of timesteps</w:t>
      </w:r>
      <w:r w:rsidR="00D52BF0">
        <w:t xml:space="preserve"> that have RSP values for all transect locations</w:t>
      </w:r>
      <w:r w:rsidR="006E476A">
        <w:t xml:space="preserve"> (</w:t>
      </w:r>
      <w:proofErr w:type="spellStart"/>
      <w:r w:rsidR="006E476A">
        <w:t>n</w:t>
      </w:r>
      <w:r w:rsidR="006E476A">
        <w:rPr>
          <w:vertAlign w:val="subscript"/>
        </w:rPr>
        <w:t>t</w:t>
      </w:r>
      <w:proofErr w:type="spellEnd"/>
      <w:r w:rsidR="006E476A">
        <w:t xml:space="preserve"> = </w:t>
      </w:r>
      <w:r w:rsidR="00D52BF0">
        <w:t>265</w:t>
      </w:r>
      <w:r w:rsidR="006E476A">
        <w:t xml:space="preserve">). Next, the correlation matrices for both spatial, </w:t>
      </w:r>
      <w:r w:rsidR="006E476A">
        <w:rPr>
          <w:b/>
          <w:bCs/>
        </w:rPr>
        <w:t>A</w:t>
      </w:r>
      <w:r w:rsidR="006E476A">
        <w:t xml:space="preserve">, and temporal, </w:t>
      </w:r>
      <w:r w:rsidR="006E476A">
        <w:rPr>
          <w:b/>
          <w:bCs/>
        </w:rPr>
        <w:t>B</w:t>
      </w:r>
      <w:r w:rsidR="006E476A">
        <w:t>, variability are calculated.</w:t>
      </w:r>
    </w:p>
    <w:p w14:paraId="4742562B" w14:textId="7C0ADC52" w:rsidR="006E476A" w:rsidRPr="008B6630" w:rsidRDefault="0039571D" w:rsidP="002C692B">
      <w:pPr>
        <w:rPr>
          <w:rFonts w:eastAsiaTheme="minorEastAsia"/>
        </w:rPr>
      </w:pPr>
      <m:oMathPara>
        <m:oMath>
          <m:r>
            <m:rPr>
              <m:sty m:val="bi"/>
            </m:rPr>
            <w:rPr>
              <w:rFonts w:ascii="Cambria Math" w:hAnsi="Cambria Math"/>
            </w:rPr>
            <m:t>A</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t</m:t>
                  </m:r>
                </m:sub>
              </m:sSub>
            </m:den>
          </m:f>
          <m:d>
            <m:dPr>
              <m:ctrlPr>
                <w:rPr>
                  <w:rFonts w:ascii="Cambria Math" w:hAnsi="Cambria Math"/>
                  <w:i/>
                </w:rPr>
              </m:ctrlPr>
            </m:dPr>
            <m:e>
              <m:r>
                <m:rPr>
                  <m:sty m:val="bi"/>
                </m:rPr>
                <w:rPr>
                  <w:rFonts w:ascii="Cambria Math" w:hAnsi="Cambria Math"/>
                </w:rPr>
                <m:t>Y</m:t>
              </m:r>
              <m:sSup>
                <m:sSupPr>
                  <m:ctrlPr>
                    <w:rPr>
                      <w:rFonts w:ascii="Cambria Math" w:hAnsi="Cambria Math"/>
                      <w:i/>
                    </w:rPr>
                  </m:ctrlPr>
                </m:sSupPr>
                <m:e>
                  <m:r>
                    <m:rPr>
                      <m:sty m:val="bi"/>
                    </m:rPr>
                    <w:rPr>
                      <w:rFonts w:ascii="Cambria Math" w:hAnsi="Cambria Math"/>
                    </w:rPr>
                    <m:t>Y</m:t>
                  </m:r>
                </m:e>
                <m:sup>
                  <m:r>
                    <w:rPr>
                      <w:rFonts w:ascii="Cambria Math" w:hAnsi="Cambria Math"/>
                    </w:rPr>
                    <m:t>T</m:t>
                  </m:r>
                </m:sup>
              </m:sSup>
            </m:e>
          </m:d>
          <m:r>
            <w:rPr>
              <w:rFonts w:ascii="Cambria Math" w:hAnsi="Cambria Math"/>
            </w:rPr>
            <m:t xml:space="preserve">,  </m:t>
          </m:r>
          <m:r>
            <m:rPr>
              <m:sty m:val="bi"/>
            </m:rPr>
            <w:rPr>
              <w:rFonts w:ascii="Cambria Math" w:hAnsi="Cambria Math"/>
            </w:rPr>
            <m:t>B</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t</m:t>
                  </m:r>
                </m:sub>
              </m:sSub>
            </m:den>
          </m:f>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T</m:t>
                  </m:r>
                </m:sup>
              </m:sSup>
              <m:r>
                <m:rPr>
                  <m:sty m:val="bi"/>
                </m:rPr>
                <w:rPr>
                  <w:rFonts w:ascii="Cambria Math" w:hAnsi="Cambria Math"/>
                </w:rPr>
                <m:t>Y</m:t>
              </m:r>
            </m:e>
          </m:d>
        </m:oMath>
      </m:oMathPara>
    </w:p>
    <w:p w14:paraId="2AB72B03" w14:textId="1AAAC02D" w:rsidR="008B6630" w:rsidRDefault="008B6630" w:rsidP="002C692B">
      <w:pPr>
        <w:rPr>
          <w:rFonts w:eastAsiaTheme="minorEastAsia"/>
        </w:rPr>
      </w:pPr>
      <w:r>
        <w:rPr>
          <w:rFonts w:eastAsiaTheme="minorEastAsia"/>
        </w:rPr>
        <w:t>The spatial (</w:t>
      </w:r>
      <m:oMath>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r>
          <w:rPr>
            <w:rFonts w:ascii="Cambria Math" w:hAnsi="Cambria Math"/>
          </w:rPr>
          <m:t>(x)</m:t>
        </m:r>
      </m:oMath>
      <w:r>
        <w:rPr>
          <w:rFonts w:eastAsiaTheme="minorEastAsia"/>
        </w:rPr>
        <w:t>) and temporal (</w:t>
      </w:r>
      <m:oMath>
        <m:sSub>
          <m:sSubPr>
            <m:ctrlPr>
              <w:rPr>
                <w:rFonts w:ascii="Cambria Math" w:hAnsi="Cambria Math"/>
              </w:rPr>
            </m:ctrlPr>
          </m:sSubPr>
          <m:e>
            <m:r>
              <w:rPr>
                <w:rFonts w:ascii="Cambria Math" w:eastAsia="Cambria Math" w:hAnsi="Cambria Math" w:cs="Cambria Math"/>
              </w:rPr>
              <m:t>c</m:t>
            </m:r>
          </m:e>
          <m:sub>
            <m:r>
              <w:rPr>
                <w:rFonts w:ascii="Cambria Math" w:hAnsi="Cambria Math"/>
              </w:rPr>
              <m:t>k</m:t>
            </m:r>
          </m:sub>
        </m:sSub>
        <m:r>
          <w:rPr>
            <w:rFonts w:ascii="Cambria Math" w:hAnsi="Cambria Math"/>
          </w:rPr>
          <m:t>(t)</m:t>
        </m:r>
      </m:oMath>
      <w:r>
        <w:rPr>
          <w:rFonts w:eastAsiaTheme="minorEastAsia"/>
        </w:rPr>
        <w:t>) eigenfunctions, and their corresponding eigenvalues (</w:t>
      </w:r>
      <m:oMath>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m:t>
            </m:r>
          </m:sub>
        </m:sSub>
        <m:r>
          <w:rPr>
            <w:rFonts w:ascii="Cambria Math" w:eastAsia="Cambria Math" w:hAnsi="Cambria Math" w:cs="Cambria Math"/>
          </w:rPr>
          <m:t>)</m:t>
        </m:r>
      </m:oMath>
      <w:r>
        <w:rPr>
          <w:rFonts w:eastAsiaTheme="minorEastAsia"/>
        </w:rPr>
        <w:t>, are then calculated as follows.</w:t>
      </w:r>
    </w:p>
    <w:p w14:paraId="239B5172" w14:textId="3F061BA6" w:rsidR="008B6630" w:rsidRPr="008B6630" w:rsidRDefault="0039571D" w:rsidP="002C692B">
      <w:pPr>
        <w:rPr>
          <w:rFonts w:eastAsiaTheme="minorEastAsia"/>
        </w:rPr>
      </w:pPr>
      <m:oMathPara>
        <m:oMath>
          <m:r>
            <m:rPr>
              <m:sty m:val="bi"/>
            </m:rPr>
            <w:rPr>
              <w:rFonts w:ascii="Cambria Math" w:eastAsiaTheme="minorEastAsia" w:hAnsi="Cambria Math"/>
            </w:rPr>
            <m:t>A</m:t>
          </m:r>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k</m:t>
              </m:r>
            </m:sub>
          </m:sSub>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eastAsiaTheme="minorEastAsia" w:hAnsi="Cambria Math"/>
            </w:rPr>
            <m:t xml:space="preserve">,  where k=1,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m:oMathPara>
    </w:p>
    <w:p w14:paraId="7E0F07BB" w14:textId="3145E2D5" w:rsidR="008B6630" w:rsidRPr="008B6630" w:rsidRDefault="0039571D" w:rsidP="008B6630">
      <w:pPr>
        <w:rPr>
          <w:rFonts w:eastAsiaTheme="minorEastAsia"/>
        </w:rPr>
      </w:pPr>
      <m:oMathPara>
        <m:oMath>
          <m:r>
            <m:rPr>
              <m:sty m:val="bi"/>
            </m:rPr>
            <w:rPr>
              <w:rFonts w:ascii="Cambria Math" w:eastAsiaTheme="minorEastAsia" w:hAnsi="Cambria Math"/>
            </w:rPr>
            <m:t>B</m:t>
          </m:r>
          <m:sSub>
            <m:sSubPr>
              <m:ctrlPr>
                <w:rPr>
                  <w:rFonts w:ascii="Cambria Math" w:hAnsi="Cambria Math"/>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k</m:t>
              </m:r>
            </m:sub>
          </m:sSub>
          <m:sSub>
            <m:sSubPr>
              <m:ctrlPr>
                <w:rPr>
                  <w:rFonts w:ascii="Cambria Math" w:hAnsi="Cambria Math"/>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eastAsiaTheme="minorEastAsia" w:hAnsi="Cambria Math"/>
            </w:rPr>
            <m:t xml:space="preserve">,  where k=1,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m:oMathPara>
    </w:p>
    <w:p w14:paraId="2DFE8029" w14:textId="1E0BAAE2" w:rsidR="009B0F4E" w:rsidRDefault="009B0F4E" w:rsidP="002C692B">
      <w:r>
        <w:t>Hence, the original dataset can be reconstructed from th</w:t>
      </w:r>
      <w:r w:rsidR="005440F2">
        <w:t xml:space="preserve">is new </w:t>
      </w:r>
      <w:r>
        <w:t xml:space="preserve">basis of </w:t>
      </w:r>
      <w:r w:rsidR="005440F2">
        <w:t xml:space="preserve">orthogonal </w:t>
      </w:r>
      <w:r>
        <w:t xml:space="preserve">eigenfunctions, </w:t>
      </w:r>
    </w:p>
    <w:p w14:paraId="5FBAC876" w14:textId="0E9DB1AD" w:rsidR="009B0F4E" w:rsidRDefault="009B0F4E" w:rsidP="002C692B">
      <m:oMathPara>
        <m:oMath>
          <m:r>
            <w:rPr>
              <w:rFonts w:ascii="Cambria Math" w:hAnsi="Cambria Math"/>
            </w:rPr>
            <m:t>y</m:t>
          </m:r>
          <m:d>
            <m:dPr>
              <m:ctrlPr>
                <w:rPr>
                  <w:rFonts w:ascii="Cambria Math" w:hAnsi="Cambria Math"/>
                </w:rPr>
              </m:ctrlPr>
            </m:dPr>
            <m:e>
              <m:r>
                <w:rPr>
                  <w:rFonts w:ascii="Cambria Math" w:hAnsi="Cambria Math"/>
                </w:rPr>
                <m:t>x,t</m:t>
              </m:r>
            </m:e>
          </m:d>
          <m:r>
            <w:rPr>
              <w:rFonts w:ascii="Cambria Math" w:hAnsi="Cambria Math"/>
            </w:rPr>
            <m:t>=</m:t>
          </m:r>
          <m:nary>
            <m:naryPr>
              <m:chr m:val="∑"/>
              <m:grow m:val="1"/>
              <m:ctrlPr>
                <w:rPr>
                  <w:rFonts w:ascii="Cambria Math" w:hAnsi="Cambria Math"/>
                </w:rPr>
              </m:ctrlPr>
            </m:naryPr>
            <m:sub>
              <m:r>
                <w:rPr>
                  <w:rFonts w:ascii="Cambria Math" w:hAnsi="Cambria Math"/>
                </w:rPr>
                <m:t>k=1</m:t>
              </m:r>
            </m:sub>
            <m:sup>
              <m:r>
                <w:rPr>
                  <w:rFonts w:ascii="Cambria Math" w:hAnsi="Cambria Math"/>
                </w:rPr>
                <m:t>N</m:t>
              </m:r>
            </m:sup>
            <m:e>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m:t>
                      </m:r>
                    </m:sub>
                  </m:s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t</m:t>
                      </m:r>
                    </m:sub>
                  </m:sSub>
                </m:e>
              </m:ra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r>
                <w:rPr>
                  <w:rFonts w:ascii="Cambria Math" w:hAnsi="Cambria Math"/>
                </w:rPr>
                <m:t>(x)</m:t>
              </m:r>
              <m:sSub>
                <m:sSubPr>
                  <m:ctrlPr>
                    <w:rPr>
                      <w:rFonts w:ascii="Cambria Math" w:hAnsi="Cambria Math"/>
                    </w:rPr>
                  </m:ctrlPr>
                </m:sSubPr>
                <m:e>
                  <m:r>
                    <w:rPr>
                      <w:rFonts w:ascii="Cambria Math" w:eastAsia="Cambria Math" w:hAnsi="Cambria Math" w:cs="Cambria Math"/>
                    </w:rPr>
                    <m:t>c</m:t>
                  </m:r>
                </m:e>
                <m:sub>
                  <m:r>
                    <w:rPr>
                      <w:rFonts w:ascii="Cambria Math" w:hAnsi="Cambria Math"/>
                    </w:rPr>
                    <m:t>k</m:t>
                  </m:r>
                </m:sub>
              </m:sSub>
              <m:r>
                <w:rPr>
                  <w:rFonts w:ascii="Cambria Math" w:hAnsi="Cambria Math"/>
                </w:rPr>
                <m:t>(t)</m:t>
              </m:r>
            </m:e>
          </m:nary>
          <m:r>
            <w:rPr>
              <w:rFonts w:ascii="Cambria Math" w:hAnsi="Cambria Math"/>
            </w:rPr>
            <m:t>,  where N=</m:t>
          </m:r>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oMath>
      </m:oMathPara>
    </w:p>
    <w:p w14:paraId="2E6236B0" w14:textId="54B0D5CC" w:rsidR="0039571D" w:rsidRDefault="002264D8" w:rsidP="002C692B">
      <w:pPr>
        <w:rPr>
          <w:rFonts w:eastAsiaTheme="minorEastAsia"/>
        </w:rPr>
      </w:pPr>
      <w:r>
        <w:t xml:space="preserve">Note that only the first </w:t>
      </w:r>
      <w:r w:rsidR="009B0F4E">
        <w:t>N</w:t>
      </w:r>
      <w:r w:rsidR="00D52BF0">
        <w:t xml:space="preserve"> (25)</w:t>
      </w:r>
      <w:r w:rsidR="009B0F4E">
        <w:t xml:space="preserve"> </w:t>
      </w:r>
      <w:r>
        <w:t>eigenvalues will be non-trivial</w:t>
      </w:r>
      <w:r w:rsidR="009B0F4E">
        <w:t xml:space="preserve"> (non-zero)</w:t>
      </w:r>
      <w:r w:rsidR="005440F2">
        <w:t xml:space="preserve"> </w:t>
      </w:r>
      <w:r>
        <w:t>and will be equ</w:t>
      </w:r>
      <w:r w:rsidR="005440F2">
        <w:t>ivalent</w:t>
      </w:r>
      <w:r>
        <w:t xml:space="preserve"> for both spatial and temporal correlation matrices.</w:t>
      </w:r>
      <w:r w:rsidR="0039571D">
        <w:t xml:space="preserve"> This allows for the calculation of </w:t>
      </w:r>
      <w:r>
        <w:t>percent of covarian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described by the k</w:t>
      </w:r>
      <w:r>
        <w:rPr>
          <w:vertAlign w:val="superscript"/>
        </w:rPr>
        <w:t>th</w:t>
      </w:r>
      <w:r>
        <w:t xml:space="preserve"> mode of variability,</w:t>
      </w:r>
      <w:r w:rsidR="009B0F4E">
        <w:t xml:space="preserve"> </w:t>
      </w: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λ</m:t>
                </m:r>
              </m:e>
              <m:sub>
                <m:r>
                  <w:rPr>
                    <w:rFonts w:ascii="Cambria Math" w:hAnsi="Cambria Math"/>
                  </w:rPr>
                  <m:t>k</m:t>
                </m:r>
              </m:sub>
            </m:sSub>
          </m:num>
          <m:den>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λ</m:t>
                    </m:r>
                  </m:e>
                  <m:sub>
                    <m:r>
                      <w:rPr>
                        <w:rFonts w:ascii="Cambria Math" w:hAnsi="Cambria Math"/>
                      </w:rPr>
                      <m:t>k</m:t>
                    </m:r>
                  </m:sub>
                </m:sSub>
              </m:e>
            </m:nary>
          </m:den>
        </m:f>
        <m:r>
          <w:rPr>
            <w:rFonts w:ascii="Cambria Math" w:hAnsi="Cambria Math"/>
          </w:rPr>
          <m:t>×100%</m:t>
        </m:r>
      </m:oMath>
      <w:r w:rsidR="005440F2">
        <w:rPr>
          <w:rFonts w:eastAsiaTheme="minorEastAsia"/>
        </w:rPr>
        <w:t>, and therefore, a description of how much of the total variance is described by each eigenfunction.</w:t>
      </w:r>
    </w:p>
    <w:p w14:paraId="4DB53FEB" w14:textId="6957E16E" w:rsidR="009B0F4E" w:rsidRPr="009B0F4E" w:rsidRDefault="005440F2" w:rsidP="002C692B">
      <w:pPr>
        <w:rPr>
          <w:rFonts w:eastAsiaTheme="minorEastAsia"/>
        </w:rPr>
      </w:pPr>
      <w:r w:rsidRPr="00C579CC">
        <w:rPr>
          <w:rFonts w:eastAsiaTheme="minorEastAsia"/>
          <w:highlight w:val="yellow"/>
        </w:rPr>
        <w:t xml:space="preserve">For shoreline analysis, the shape of the spatial eigenfunction relates directly to sediment transport. A local minimum (node) represents a zone of minimum shoreline variability, whereas a maximum represents a zone of large shoreline change. </w:t>
      </w:r>
      <w:r w:rsidR="003A0F00" w:rsidRPr="00C579CC">
        <w:rPr>
          <w:rFonts w:eastAsiaTheme="minorEastAsia"/>
          <w:highlight w:val="yellow"/>
        </w:rPr>
        <w:t xml:space="preserve">If the sign of the value of the eigenfunction is the same between adjacent transects, then both locations would move cross-shore in the same direction for that mode of variability. If the eigenfunction flips sign along the beach, then that mode of variability is likely describing alongshore variability, where one part of the beach is eroding while the other is accreting. For this reason, </w:t>
      </w:r>
      <w:r w:rsidR="00C579CC" w:rsidRPr="00C579CC">
        <w:rPr>
          <w:rFonts w:eastAsiaTheme="minorEastAsia"/>
          <w:highlight w:val="yellow"/>
        </w:rPr>
        <w:t>s</w:t>
      </w:r>
      <w:r w:rsidR="003A0F00" w:rsidRPr="00C579CC">
        <w:rPr>
          <w:rFonts w:eastAsiaTheme="minorEastAsia"/>
          <w:highlight w:val="yellow"/>
        </w:rPr>
        <w:t xml:space="preserve">patial </w:t>
      </w:r>
      <w:r w:rsidR="00C579CC" w:rsidRPr="00C579CC">
        <w:rPr>
          <w:rFonts w:eastAsiaTheme="minorEastAsia"/>
          <w:highlight w:val="yellow"/>
        </w:rPr>
        <w:t>EOF</w:t>
      </w:r>
      <w:r w:rsidR="003A0F00" w:rsidRPr="00C579CC">
        <w:rPr>
          <w:rFonts w:eastAsiaTheme="minorEastAsia"/>
          <w:highlight w:val="yellow"/>
        </w:rPr>
        <w:t xml:space="preserve">s </w:t>
      </w:r>
      <w:r w:rsidR="00C579CC" w:rsidRPr="00C579CC">
        <w:rPr>
          <w:rFonts w:eastAsiaTheme="minorEastAsia"/>
          <w:highlight w:val="yellow"/>
        </w:rPr>
        <w:t xml:space="preserve">have been used in the past to describe beach rotation [REFs, </w:t>
      </w:r>
      <w:proofErr w:type="gramStart"/>
      <w:r w:rsidR="00C579CC" w:rsidRPr="00C579CC">
        <w:rPr>
          <w:rFonts w:eastAsiaTheme="minorEastAsia"/>
          <w:highlight w:val="yellow"/>
        </w:rPr>
        <w:t>e.g.</w:t>
      </w:r>
      <w:proofErr w:type="gramEnd"/>
      <w:r w:rsidR="00C579CC" w:rsidRPr="00C579CC">
        <w:rPr>
          <w:rFonts w:eastAsiaTheme="minorEastAsia"/>
          <w:highlight w:val="yellow"/>
        </w:rPr>
        <w:t xml:space="preserve"> Harley et al. 2011].</w:t>
      </w:r>
      <w:r w:rsidR="00C579CC">
        <w:rPr>
          <w:rFonts w:eastAsiaTheme="minorEastAsia"/>
        </w:rPr>
        <w:t xml:space="preserve"> – rewrite see Miller &amp; Dean…</w:t>
      </w:r>
    </w:p>
    <w:p w14:paraId="458FBD45" w14:textId="35FCEBE8" w:rsidR="00A55A2E" w:rsidRDefault="00A55A2E">
      <w:pPr>
        <w:jc w:val="left"/>
      </w:pPr>
      <w:r>
        <w:br w:type="page"/>
      </w:r>
    </w:p>
    <w:p w14:paraId="784B2D2A" w14:textId="009A6DD4" w:rsidR="008D339B" w:rsidRDefault="008D339B" w:rsidP="008D339B">
      <w:pPr>
        <w:pStyle w:val="Heading2"/>
      </w:pPr>
      <w:r>
        <w:lastRenderedPageBreak/>
        <w:t>Results</w:t>
      </w:r>
      <w:r w:rsidR="00B77EE0">
        <w:t xml:space="preserve"> – paragraphs below each image are for </w:t>
      </w:r>
      <w:proofErr w:type="gramStart"/>
      <w:r w:rsidR="00B77EE0">
        <w:t>supervisors</w:t>
      </w:r>
      <w:proofErr w:type="gramEnd"/>
      <w:r w:rsidR="00B77EE0">
        <w:t xml:space="preserve"> reference</w:t>
      </w:r>
    </w:p>
    <w:p w14:paraId="7B23B827" w14:textId="77777777" w:rsidR="001F75CF" w:rsidRDefault="001F75CF" w:rsidP="001F75CF">
      <w:pPr>
        <w:keepNext/>
      </w:pPr>
      <w:r>
        <w:rPr>
          <w:noProof/>
        </w:rPr>
        <w:drawing>
          <wp:inline distT="0" distB="0" distL="0" distR="0" wp14:anchorId="6BA24FD0" wp14:editId="3F544159">
            <wp:extent cx="5731510" cy="3439160"/>
            <wp:effectExtent l="0" t="0" r="2540" b="8890"/>
            <wp:docPr id="3" name="Picture 3"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box and whisk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4EF8045" w14:textId="18D6E0CF" w:rsidR="001F75CF" w:rsidRDefault="001F75CF" w:rsidP="001F75CF">
      <w:pPr>
        <w:pStyle w:val="Caption"/>
      </w:pPr>
      <w:bookmarkStart w:id="4" w:name="_Ref116125973"/>
      <w:r>
        <w:t xml:space="preserve">Fig. </w:t>
      </w:r>
      <w:fldSimple w:instr=" SEQ Fig. \* ARABIC ">
        <w:r w:rsidR="008C1367">
          <w:rPr>
            <w:noProof/>
          </w:rPr>
          <w:t>4</w:t>
        </w:r>
      </w:fldSimple>
      <w:bookmarkEnd w:id="4"/>
      <w:r>
        <w:t xml:space="preserve">. Boxplot of relative shoreline position (RSP) at each transect along the beach from the west to east (grey). Summer (orange) and winter (blue) RSP median values are also depicted for each transect. </w:t>
      </w:r>
    </w:p>
    <w:p w14:paraId="432D3694" w14:textId="7869473B" w:rsidR="001F75CF" w:rsidRPr="001F75CF" w:rsidRDefault="001F75CF" w:rsidP="001F75CF">
      <w:r>
        <w:fldChar w:fldCharType="begin"/>
      </w:r>
      <w:r>
        <w:instrText xml:space="preserve"> REF _Ref116125973 \h </w:instrText>
      </w:r>
      <w:r>
        <w:fldChar w:fldCharType="separate"/>
      </w:r>
      <w:r>
        <w:t xml:space="preserve">Fig. </w:t>
      </w:r>
      <w:r>
        <w:rPr>
          <w:noProof/>
        </w:rPr>
        <w:t>4</w:t>
      </w:r>
      <w:r>
        <w:fldChar w:fldCharType="end"/>
      </w:r>
      <w:r>
        <w:t xml:space="preserve"> was created from the </w:t>
      </w:r>
      <w:proofErr w:type="gramStart"/>
      <w:r>
        <w:t>tidally-corrected</w:t>
      </w:r>
      <w:proofErr w:type="gramEnd"/>
      <w:r>
        <w:t xml:space="preserve"> relative (to median) shoreline position (RSP) data</w:t>
      </w:r>
      <w:r w:rsidR="00B77EE0">
        <w:t>set</w:t>
      </w:r>
      <w:r>
        <w:t xml:space="preserve"> for each transect. </w:t>
      </w:r>
      <w:r w:rsidR="00B77EE0">
        <w:t>The winter vs. summer median RSP values show a distinct seasonal difference at each end of the beach.</w:t>
      </w:r>
    </w:p>
    <w:p w14:paraId="5928B9B4" w14:textId="77777777" w:rsidR="00B77EE0" w:rsidRDefault="001F75CF" w:rsidP="00B77EE0">
      <w:pPr>
        <w:keepNext/>
      </w:pPr>
      <w:r>
        <w:rPr>
          <w:noProof/>
        </w:rPr>
        <w:drawing>
          <wp:inline distT="0" distB="0" distL="0" distR="0" wp14:anchorId="77DF9401" wp14:editId="212A4810">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55B0B453" w14:textId="1C20B68A" w:rsidR="001F75CF" w:rsidRDefault="00B77EE0" w:rsidP="00B77EE0">
      <w:pPr>
        <w:pStyle w:val="Caption"/>
      </w:pPr>
      <w:bookmarkStart w:id="5" w:name="_Ref116126318"/>
      <w:r>
        <w:t xml:space="preserve">Fig. </w:t>
      </w:r>
      <w:fldSimple w:instr=" SEQ Fig. \* ARABIC ">
        <w:r w:rsidR="008C1367">
          <w:rPr>
            <w:noProof/>
          </w:rPr>
          <w:t>5</w:t>
        </w:r>
      </w:fldSimple>
      <w:bookmarkEnd w:id="5"/>
      <w:r>
        <w:t xml:space="preserve">. Empirical Orthogonal Functions (EOFs) for the relative shoreline position data, showing the two (EOF 1 and EOF 2) dominant modes of </w:t>
      </w:r>
      <w:proofErr w:type="spellStart"/>
      <w:r>
        <w:t>spatio</w:t>
      </w:r>
      <w:proofErr w:type="spellEnd"/>
      <w:r>
        <w:t xml:space="preserve">-temporal variability in the data. The left side (a), (c) shows the spatial EOF values for each transect </w:t>
      </w:r>
      <w:r>
        <w:lastRenderedPageBreak/>
        <w:t>as a line plot, and the right side (b), (d) shows the temporal EOF values for each timestep with a line plot. The legend in the top left of (a) and (c) show the percentage of variability described by that EOF.</w:t>
      </w:r>
    </w:p>
    <w:p w14:paraId="726DF2EA" w14:textId="7D406F63" w:rsidR="00B77EE0" w:rsidRPr="00B77EE0" w:rsidRDefault="00B77EE0" w:rsidP="00B77EE0">
      <w:r>
        <w:fldChar w:fldCharType="begin"/>
      </w:r>
      <w:r>
        <w:instrText xml:space="preserve"> REF _Ref116126318 \h </w:instrText>
      </w:r>
      <w:r>
        <w:fldChar w:fldCharType="separate"/>
      </w:r>
      <w:r>
        <w:t xml:space="preserve">Fig. </w:t>
      </w:r>
      <w:r>
        <w:rPr>
          <w:noProof/>
        </w:rPr>
        <w:t>5</w:t>
      </w:r>
      <w:r>
        <w:fldChar w:fldCharType="end"/>
      </w:r>
      <w:r>
        <w:t xml:space="preserve"> was created from the same dataset as figure 4 (RSP dataset), except that all timesteps with incomplete shoreline data (</w:t>
      </w:r>
      <w:proofErr w:type="gramStart"/>
      <w:r>
        <w:t>e.g.</w:t>
      </w:r>
      <w:proofErr w:type="gramEnd"/>
      <w:r>
        <w:t xml:space="preserve"> only half the beach covered by the satellite image, or partially covered by cloud, or from the Landsat 7 issue) needed to </w:t>
      </w:r>
      <w:proofErr w:type="spellStart"/>
      <w:r>
        <w:t>removed</w:t>
      </w:r>
      <w:proofErr w:type="spellEnd"/>
      <w:r>
        <w:t xml:space="preserve"> to calculate the EOFs. (EOF analysis does not work with “</w:t>
      </w:r>
      <w:proofErr w:type="spellStart"/>
      <w:r>
        <w:t>NaN</w:t>
      </w:r>
      <w:proofErr w:type="spellEnd"/>
      <w:r>
        <w:t xml:space="preserve">” values). EOF 1 describes about 61% of the variability in this data, and EOF 2 20%. EOF 1 has the same sign for all transects – cross-shore transport occurs in the same direction for all transects. EOF 2 has a single node near the centre of the beach showing a transition zone and “beach rotation” signal, where one end erodes while the other accretes. </w:t>
      </w:r>
    </w:p>
    <w:p w14:paraId="76EF4783" w14:textId="77777777" w:rsidR="00B77EE0" w:rsidRDefault="001F75CF" w:rsidP="00B77EE0">
      <w:pPr>
        <w:keepNext/>
      </w:pPr>
      <w:r>
        <w:rPr>
          <w:noProof/>
        </w:rPr>
        <w:drawing>
          <wp:inline distT="0" distB="0" distL="0" distR="0" wp14:anchorId="3C8EFE4F" wp14:editId="68DEC595">
            <wp:extent cx="5731510" cy="3439160"/>
            <wp:effectExtent l="0" t="0" r="2540" b="889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9499AB3" w14:textId="40EDAB9A" w:rsidR="001F75CF" w:rsidRDefault="00B77EE0" w:rsidP="00B77EE0">
      <w:pPr>
        <w:pStyle w:val="Caption"/>
      </w:pPr>
      <w:bookmarkStart w:id="6" w:name="_Ref116126646"/>
      <w:r>
        <w:t xml:space="preserve">Fig. </w:t>
      </w:r>
      <w:fldSimple w:instr=" SEQ Fig. \* ARABIC ">
        <w:r w:rsidR="008C1367">
          <w:rPr>
            <w:noProof/>
          </w:rPr>
          <w:t>6</w:t>
        </w:r>
      </w:fldSimple>
      <w:bookmarkEnd w:id="6"/>
      <w:r>
        <w:t>. Average value of the 2nd temporal eigenfunction (c</w:t>
      </w:r>
      <w:r>
        <w:rPr>
          <w:vertAlign w:val="subscript"/>
        </w:rPr>
        <w:t>2</w:t>
      </w:r>
      <w:r>
        <w:t>(t)) for each month of the year.</w:t>
      </w:r>
    </w:p>
    <w:p w14:paraId="43B00505" w14:textId="40B3C2CF" w:rsidR="00B77EE0" w:rsidRPr="00B77EE0" w:rsidRDefault="00B77EE0" w:rsidP="00B77EE0">
      <w:r>
        <w:fldChar w:fldCharType="begin"/>
      </w:r>
      <w:r>
        <w:instrText xml:space="preserve"> REF _Ref116126646 \h </w:instrText>
      </w:r>
      <w:r>
        <w:fldChar w:fldCharType="separate"/>
      </w:r>
      <w:r>
        <w:t xml:space="preserve">Fig. </w:t>
      </w:r>
      <w:r>
        <w:rPr>
          <w:noProof/>
        </w:rPr>
        <w:t>6</w:t>
      </w:r>
      <w:r>
        <w:fldChar w:fldCharType="end"/>
      </w:r>
      <w:r>
        <w:t xml:space="preserve"> was created from taking the average of c</w:t>
      </w:r>
      <w:r>
        <w:rPr>
          <w:vertAlign w:val="subscript"/>
        </w:rPr>
        <w:t>2</w:t>
      </w:r>
      <w:r>
        <w:t>(t) for each month. This shows a clear shift around April and Oct/Nov each year</w:t>
      </w:r>
      <w:r w:rsidR="008C1367">
        <w:t xml:space="preserve">. Together with </w:t>
      </w:r>
      <w:r w:rsidR="008C1367">
        <w:fldChar w:fldCharType="begin"/>
      </w:r>
      <w:r w:rsidR="008C1367">
        <w:instrText xml:space="preserve"> REF _Ref116125973 \h </w:instrText>
      </w:r>
      <w:r w:rsidR="008C1367">
        <w:fldChar w:fldCharType="separate"/>
      </w:r>
      <w:r w:rsidR="008C1367">
        <w:t xml:space="preserve">Fig. </w:t>
      </w:r>
      <w:r w:rsidR="008C1367">
        <w:rPr>
          <w:noProof/>
        </w:rPr>
        <w:t>4</w:t>
      </w:r>
      <w:r w:rsidR="008C1367">
        <w:fldChar w:fldCharType="end"/>
      </w:r>
      <w:r w:rsidR="008C1367">
        <w:t xml:space="preserve"> and the shape of spatial EOF 2 (e</w:t>
      </w:r>
      <w:r w:rsidR="008C1367">
        <w:rPr>
          <w:vertAlign w:val="subscript"/>
        </w:rPr>
        <w:t>2</w:t>
      </w:r>
      <w:r w:rsidR="008C1367">
        <w:t xml:space="preserve">(x)) in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 xml:space="preserve"> this shows a strong seasonal beach rotation signal.</w:t>
      </w:r>
    </w:p>
    <w:p w14:paraId="68CF2E3E" w14:textId="77777777" w:rsidR="008C1367" w:rsidRDefault="001F75CF" w:rsidP="008C1367">
      <w:pPr>
        <w:keepNext/>
      </w:pPr>
      <w:r>
        <w:rPr>
          <w:noProof/>
        </w:rPr>
        <w:lastRenderedPageBreak/>
        <w:drawing>
          <wp:inline distT="0" distB="0" distL="0" distR="0" wp14:anchorId="499D5721" wp14:editId="65F3E39F">
            <wp:extent cx="5731510" cy="3439160"/>
            <wp:effectExtent l="0" t="0" r="2540" b="889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F2E013F" w14:textId="391730C0" w:rsidR="008C1367" w:rsidRDefault="008C1367" w:rsidP="008C1367">
      <w:pPr>
        <w:pStyle w:val="Caption"/>
      </w:pPr>
      <w:bookmarkStart w:id="7" w:name="_Ref116127067"/>
      <w:r>
        <w:t xml:space="preserve">Fig. </w:t>
      </w:r>
      <w:fldSimple w:instr=" SEQ Fig. \* ARABIC ">
        <w:r>
          <w:rPr>
            <w:noProof/>
          </w:rPr>
          <w:t>7</w:t>
        </w:r>
      </w:fldSimple>
      <w:bookmarkEnd w:id="7"/>
      <w:r>
        <w:t>. Scatter plot of relative shoreline position (RSP) at the eastern end of the beach vs. RSP at the western end of the beach. For years when SAM was positive (on average) during winter, the points are coloured blue, and orange for all other years (when SAM was negative during winter). A linear line of best fit is also shown for each scenario (years where SAM was positive in winter in blue, and other years in orange). The equation for each line of best fit is shown in the boxes in the lower section of the plot in the same colours (y here represents east end RSP, and x west end RSP), with the Pearson correlation results shown below this equation.</w:t>
      </w:r>
    </w:p>
    <w:p w14:paraId="49B607A5" w14:textId="19C17828" w:rsidR="008C1367" w:rsidRPr="008C1367" w:rsidRDefault="008C1367" w:rsidP="008C1367">
      <w:r>
        <w:fldChar w:fldCharType="begin"/>
      </w:r>
      <w:r>
        <w:instrText xml:space="preserve"> REF _Ref116127067 \h </w:instrText>
      </w:r>
      <w:r>
        <w:fldChar w:fldCharType="separate"/>
      </w:r>
      <w:r>
        <w:t xml:space="preserve">Fig. </w:t>
      </w:r>
      <w:r>
        <w:rPr>
          <w:noProof/>
        </w:rPr>
        <w:t>7</w:t>
      </w:r>
      <w:r>
        <w:fldChar w:fldCharType="end"/>
      </w:r>
      <w:r>
        <w:t xml:space="preserve"> was created from the RSP dataset (same as </w:t>
      </w:r>
      <w:r>
        <w:fldChar w:fldCharType="begin"/>
      </w:r>
      <w:r>
        <w:instrText xml:space="preserve"> REF _Ref116125973 \h </w:instrText>
      </w:r>
      <w:r>
        <w:fldChar w:fldCharType="separate"/>
      </w:r>
      <w:r>
        <w:t xml:space="preserve">Fig. </w:t>
      </w:r>
      <w:r>
        <w:rPr>
          <w:noProof/>
        </w:rPr>
        <w:t>4</w:t>
      </w:r>
      <w:r>
        <w:fldChar w:fldCharType="end"/>
      </w:r>
      <w:proofErr w:type="gramStart"/>
      <w:r>
        <w:t>), and</w:t>
      </w:r>
      <w:proofErr w:type="gramEnd"/>
      <w:r>
        <w:t xml:space="preserve"> aims to show the effect of SAM (in winter) on the correlation between the eastern end of the beach and the western end of the beach.</w:t>
      </w:r>
    </w:p>
    <w:p w14:paraId="5DBA644D" w14:textId="0441BBD3" w:rsidR="008D339B" w:rsidRDefault="008D339B" w:rsidP="008D339B">
      <w:r>
        <w:br w:type="page"/>
      </w:r>
    </w:p>
    <w:p w14:paraId="42F305F6" w14:textId="7255B980" w:rsidR="00D60A6A" w:rsidRDefault="00A55A2E" w:rsidP="004D1D71">
      <w:pPr>
        <w:pStyle w:val="Heading2"/>
      </w:pPr>
      <w:r>
        <w:lastRenderedPageBreak/>
        <w:t>Discussion</w:t>
      </w:r>
    </w:p>
    <w:p w14:paraId="242E0EF1" w14:textId="294105AF" w:rsidR="00301B51" w:rsidRDefault="00982FB5" w:rsidP="00AB24EC">
      <w:r>
        <w:t>Shoreline position</w:t>
      </w:r>
      <w:r w:rsidR="007B2A55">
        <w:t xml:space="preserve"> at Grassy Beach was found to be highly seasonal</w:t>
      </w:r>
      <w:r w:rsidR="00CD42A3">
        <w:t xml:space="preserve"> in nature</w:t>
      </w:r>
      <w:r w:rsidR="007B2A55">
        <w:t>, with distinct</w:t>
      </w:r>
      <w:r w:rsidR="004D1D71">
        <w:t xml:space="preserve"> </w:t>
      </w:r>
      <w:r w:rsidR="00AB24EC">
        <w:t>beach rotation</w:t>
      </w:r>
      <w:r w:rsidR="004D1D71">
        <w:t xml:space="preserve"> </w:t>
      </w:r>
      <w:r w:rsidR="00AB24EC">
        <w:t xml:space="preserve">occurring </w:t>
      </w:r>
      <w:r w:rsidR="004D1D71">
        <w:t xml:space="preserve">between summer and winter </w:t>
      </w:r>
      <w:r w:rsidR="00022229" w:rsidRPr="008C1367">
        <w:t>(see</w:t>
      </w:r>
      <w:r w:rsidR="008C1367">
        <w:t xml:space="preserve"> </w:t>
      </w:r>
      <w:r w:rsidR="008C1367">
        <w:rPr>
          <w:highlight w:val="yellow"/>
        </w:rPr>
        <w:fldChar w:fldCharType="begin"/>
      </w:r>
      <w:r w:rsidR="008C1367">
        <w:instrText xml:space="preserve"> REF _Ref116125973 \h </w:instrText>
      </w:r>
      <w:r w:rsidR="008C1367">
        <w:rPr>
          <w:highlight w:val="yellow"/>
        </w:rPr>
      </w:r>
      <w:r w:rsidR="008C1367">
        <w:rPr>
          <w:highlight w:val="yellow"/>
        </w:rPr>
        <w:fldChar w:fldCharType="separate"/>
      </w:r>
      <w:r w:rsidR="008C1367">
        <w:t xml:space="preserve">Fig. </w:t>
      </w:r>
      <w:r w:rsidR="008C1367">
        <w:rPr>
          <w:noProof/>
        </w:rPr>
        <w:t>4</w:t>
      </w:r>
      <w:r w:rsidR="008C1367">
        <w:rPr>
          <w:highlight w:val="yellow"/>
        </w:rPr>
        <w:fldChar w:fldCharType="end"/>
      </w:r>
      <w:r w:rsidR="00022229">
        <w:t>)</w:t>
      </w:r>
      <w:r w:rsidR="004D1D71">
        <w:t xml:space="preserve">. </w:t>
      </w:r>
      <w:r w:rsidR="00175D6E">
        <w:t>At the eastern end of the beach, the median relative shoreline position (RSP) was further seaward (</w:t>
      </w:r>
      <w:r w:rsidR="00175D6E" w:rsidRPr="00175D6E">
        <w:rPr>
          <w:highlight w:val="yellow"/>
        </w:rPr>
        <w:t>X m &gt; median RSP all months</w:t>
      </w:r>
      <w:r w:rsidR="00175D6E">
        <w:t>) during summer and further landward (</w:t>
      </w:r>
      <w:r w:rsidR="00175D6E" w:rsidRPr="00175D6E">
        <w:rPr>
          <w:highlight w:val="yellow"/>
        </w:rPr>
        <w:t>Y m &lt; median RSP all months</w:t>
      </w:r>
      <w:r w:rsidR="00175D6E">
        <w:t>) during winter. At the western end of the beach, this result was flipped, with a more eroded shoreline (</w:t>
      </w:r>
      <w:r w:rsidR="00175D6E" w:rsidRPr="00175D6E">
        <w:rPr>
          <w:highlight w:val="yellow"/>
        </w:rPr>
        <w:t>value</w:t>
      </w:r>
      <w:r w:rsidR="00175D6E">
        <w:t>) during summer and more accreted during winter (</w:t>
      </w:r>
      <w:r w:rsidR="00175D6E" w:rsidRPr="00175D6E">
        <w:rPr>
          <w:highlight w:val="yellow"/>
        </w:rPr>
        <w:t>value</w:t>
      </w:r>
      <w:r w:rsidR="00175D6E">
        <w:t xml:space="preserve">). </w:t>
      </w:r>
      <w:r w:rsidR="00022229">
        <w:t xml:space="preserve">The dominant driving factor </w:t>
      </w:r>
      <w:r w:rsidR="00030877">
        <w:t xml:space="preserve">causing this </w:t>
      </w:r>
      <w:r w:rsidR="00175D6E">
        <w:t>rotation</w:t>
      </w:r>
      <w:r w:rsidR="00711297">
        <w:t xml:space="preserve"> is likely the contrasting wave climates between summer and winter months</w:t>
      </w:r>
      <w:r w:rsidR="00783E10">
        <w:t xml:space="preserve">. Powerful </w:t>
      </w:r>
      <w:proofErr w:type="spellStart"/>
      <w:r w:rsidR="00783E10">
        <w:t>southwesterly</w:t>
      </w:r>
      <w:proofErr w:type="spellEnd"/>
      <w:r w:rsidR="00783E10">
        <w:t xml:space="preserve"> waves occur more frequently during winter than in summer (Refs, seasonal wave roses?) and are likely to cause significant erosion at the exposed end of the beach (eastern end at Grassy)</w:t>
      </w:r>
      <w:r w:rsidR="00175D6E">
        <w:t>, whereas</w:t>
      </w:r>
      <w:r w:rsidR="00783E10">
        <w:t xml:space="preserve"> calmer summer months allow for accretion to occur. </w:t>
      </w:r>
    </w:p>
    <w:p w14:paraId="664EB7D7" w14:textId="32525066" w:rsidR="00A55A2E" w:rsidRDefault="00783E10" w:rsidP="00AB24EC">
      <w:r>
        <w:t>(</w:t>
      </w:r>
      <w:proofErr w:type="gramStart"/>
      <w:r w:rsidRPr="001F75CF">
        <w:rPr>
          <w:highlight w:val="green"/>
        </w:rPr>
        <w:t>western</w:t>
      </w:r>
      <w:proofErr w:type="gramEnd"/>
      <w:r w:rsidRPr="001F75CF">
        <w:rPr>
          <w:highlight w:val="green"/>
        </w:rPr>
        <w:t xml:space="preserve"> end?? – why is it eroding in summer? – want to analyse swell </w:t>
      </w:r>
      <w:r w:rsidR="001F75CF" w:rsidRPr="001F75CF">
        <w:rPr>
          <w:highlight w:val="green"/>
        </w:rPr>
        <w:t>partitions – easterly storm events?</w:t>
      </w:r>
      <w:r w:rsidRPr="001F75CF">
        <w:rPr>
          <w:highlight w:val="green"/>
        </w:rPr>
        <w:t>).</w:t>
      </w:r>
    </w:p>
    <w:p w14:paraId="68CB48A0" w14:textId="79CF3A41" w:rsidR="00AB24EC" w:rsidRDefault="00783E10" w:rsidP="00AB24EC">
      <w:r>
        <w:t xml:space="preserve">Empirical orthogonal function (EOF) analysis </w:t>
      </w:r>
      <w:r w:rsidR="008C1367">
        <w:t xml:space="preserve">(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 xml:space="preserve">) </w:t>
      </w:r>
      <w:r>
        <w:t xml:space="preserve">showed two dominant </w:t>
      </w:r>
      <w:r w:rsidR="00AB24EC">
        <w:t>modes of variability (</w:t>
      </w:r>
      <w:r>
        <w:t>eigenfunctions)</w:t>
      </w:r>
      <w:r w:rsidR="00175D6E">
        <w:t>, together</w:t>
      </w:r>
      <w:r>
        <w:t xml:space="preserve"> describing approximately 81% of the </w:t>
      </w:r>
      <w:proofErr w:type="spellStart"/>
      <w:r>
        <w:t>spatio</w:t>
      </w:r>
      <w:proofErr w:type="spellEnd"/>
      <w:r>
        <w:t xml:space="preserve">-temporal variability in relative shoreline position (RSP). The </w:t>
      </w:r>
      <w:r w:rsidR="00AB24EC">
        <w:t>spatial mode of variability</w:t>
      </w:r>
      <w:r w:rsidR="00175D6E">
        <w:t xml:space="preserve"> (~61%)</w:t>
      </w:r>
      <w:r>
        <w:t>, e</w:t>
      </w:r>
      <w:r>
        <w:rPr>
          <w:vertAlign w:val="subscript"/>
        </w:rPr>
        <w:t>1</w:t>
      </w:r>
      <w:r>
        <w:t>(x), had no zero-crossing point along the beach</w:t>
      </w:r>
      <w:r w:rsidR="008C1367">
        <w:t xml:space="preserve"> (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w:t>
      </w:r>
      <w:r>
        <w:t>. Therefore, e</w:t>
      </w:r>
      <w:r>
        <w:rPr>
          <w:vertAlign w:val="subscript"/>
        </w:rPr>
        <w:t>1</w:t>
      </w:r>
      <w:r>
        <w:t>(x) describes cross-shore sediment transport occurring in the same direction along the entire beach (</w:t>
      </w:r>
      <w:proofErr w:type="gramStart"/>
      <w:r>
        <w:t>i.e.</w:t>
      </w:r>
      <w:proofErr w:type="gramEnd"/>
      <w:r>
        <w:t xml:space="preserve"> when one region of the beach erodes, the rest of the beach also erodes). When the corresponding temporal </w:t>
      </w:r>
      <w:r w:rsidR="00AB24EC">
        <w:t>mode of variability, c</w:t>
      </w:r>
      <w:r w:rsidR="00AB24EC">
        <w:rPr>
          <w:vertAlign w:val="subscript"/>
        </w:rPr>
        <w:t>1</w:t>
      </w:r>
      <w:r w:rsidR="00AB24EC">
        <w:t>(t), is at a maximum, this EOF describes a timestep when shoreline movement is at a maximum. (</w:t>
      </w:r>
      <w:r w:rsidR="00AB24EC" w:rsidRPr="00175D6E">
        <w:rPr>
          <w:highlight w:val="green"/>
        </w:rPr>
        <w:t>c</w:t>
      </w:r>
      <w:r w:rsidR="00AB24EC" w:rsidRPr="00175D6E">
        <w:rPr>
          <w:highlight w:val="green"/>
          <w:vertAlign w:val="subscript"/>
        </w:rPr>
        <w:t>1</w:t>
      </w:r>
      <w:r w:rsidR="00AB24EC" w:rsidRPr="00175D6E">
        <w:rPr>
          <w:highlight w:val="green"/>
        </w:rPr>
        <w:t>(t) was closely linked to</w:t>
      </w:r>
      <w:proofErr w:type="gramStart"/>
      <w:r w:rsidR="00AB24EC" w:rsidRPr="00175D6E">
        <w:rPr>
          <w:highlight w:val="green"/>
        </w:rPr>
        <w:t>… ?</w:t>
      </w:r>
      <w:proofErr w:type="gramEnd"/>
      <w:r w:rsidR="001F75CF">
        <w:rPr>
          <w:highlight w:val="green"/>
        </w:rPr>
        <w:t xml:space="preserve"> Wave Power?</w:t>
      </w:r>
      <w:r w:rsidR="00AB24EC" w:rsidRPr="00175D6E">
        <w:rPr>
          <w:highlight w:val="green"/>
        </w:rPr>
        <w:t>)</w:t>
      </w:r>
    </w:p>
    <w:p w14:paraId="03C32FD1" w14:textId="67CA3577" w:rsidR="00AB24EC" w:rsidRDefault="00AB24EC" w:rsidP="00AB24EC">
      <w:r>
        <w:t>The second spatial mode of variability</w:t>
      </w:r>
      <w:r w:rsidR="00175D6E">
        <w:t xml:space="preserve"> (~20%)</w:t>
      </w:r>
      <w:r>
        <w:t>, e</w:t>
      </w:r>
      <w:r>
        <w:rPr>
          <w:vertAlign w:val="subscript"/>
        </w:rPr>
        <w:t>2</w:t>
      </w:r>
      <w:r>
        <w:t>(x), showed maximum magnitude of opposite sign at either end of the beach, and a zone of stability between about 400 and 800 m along the beach. Therefore, e</w:t>
      </w:r>
      <w:r>
        <w:rPr>
          <w:vertAlign w:val="subscript"/>
        </w:rPr>
        <w:t>2</w:t>
      </w:r>
      <w:r>
        <w:t>(x) is describing beach rotation, where one end of the beach accretes, while the other accretes, with a transition zone in the centre of the embayment</w:t>
      </w:r>
      <w:r w:rsidR="008C1367">
        <w:t xml:space="preserve"> (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w:t>
      </w:r>
      <w:r>
        <w:t xml:space="preserve">. A similar spatial eigenfunction was found by </w:t>
      </w:r>
      <w:r w:rsidRPr="0065117E">
        <w:rPr>
          <w:highlight w:val="yellow"/>
        </w:rPr>
        <w:t>Harley et al. (2011)</w:t>
      </w:r>
      <w:r>
        <w:t xml:space="preserve"> for a well-known rotating pocket beach, </w:t>
      </w:r>
      <w:proofErr w:type="spellStart"/>
      <w:r>
        <w:t>Narrabean</w:t>
      </w:r>
      <w:proofErr w:type="spellEnd"/>
      <w:r>
        <w:t>-Collaroy, on the east coast of Australia. The corresponding temporal mode of variability, c</w:t>
      </w:r>
      <w:r>
        <w:rPr>
          <w:vertAlign w:val="subscript"/>
        </w:rPr>
        <w:t>2</w:t>
      </w:r>
      <w:r>
        <w:t>(t), was highly seasonal in nature</w:t>
      </w:r>
      <w:r w:rsidR="008C1367">
        <w:t xml:space="preserve"> (see </w:t>
      </w:r>
      <w:r w:rsidR="008C1367">
        <w:fldChar w:fldCharType="begin"/>
      </w:r>
      <w:r w:rsidR="008C1367">
        <w:instrText xml:space="preserve"> REF _Ref116126646 \h </w:instrText>
      </w:r>
      <w:r w:rsidR="008C1367">
        <w:fldChar w:fldCharType="separate"/>
      </w:r>
      <w:r w:rsidR="008C1367">
        <w:t xml:space="preserve">Fig. </w:t>
      </w:r>
      <w:r w:rsidR="008C1367">
        <w:rPr>
          <w:noProof/>
        </w:rPr>
        <w:t>6</w:t>
      </w:r>
      <w:r w:rsidR="008C1367">
        <w:fldChar w:fldCharType="end"/>
      </w:r>
      <w:r w:rsidR="008C1367">
        <w:t>)</w:t>
      </w:r>
      <w:r>
        <w:t>, with the mean of c</w:t>
      </w:r>
      <w:r>
        <w:rPr>
          <w:vertAlign w:val="subscript"/>
        </w:rPr>
        <w:t>2</w:t>
      </w:r>
      <w:r>
        <w:t>(t) flipping in sign around April and October/November. This mode of variability describes the initial findings of a highly seasonal beach shape well.</w:t>
      </w:r>
    </w:p>
    <w:p w14:paraId="60C5B819" w14:textId="134C5524" w:rsidR="00175D6E" w:rsidRDefault="00175D6E" w:rsidP="00AB24EC">
      <w:r>
        <w:t>(</w:t>
      </w:r>
      <w:proofErr w:type="gramStart"/>
      <w:r w:rsidRPr="00175D6E">
        <w:rPr>
          <w:highlight w:val="green"/>
        </w:rPr>
        <w:t>check</w:t>
      </w:r>
      <w:proofErr w:type="gramEnd"/>
      <w:r w:rsidRPr="00175D6E">
        <w:rPr>
          <w:highlight w:val="green"/>
        </w:rPr>
        <w:t xml:space="preserve"> correlation between SAM and c_2(t) in winter and summer separately</w:t>
      </w:r>
      <w:r>
        <w:t>)</w:t>
      </w:r>
    </w:p>
    <w:p w14:paraId="72B4F548" w14:textId="307CD93B" w:rsidR="0065117E" w:rsidRDefault="0065117E" w:rsidP="00AB24EC">
      <w:r>
        <w:t>The Southern Annular Mode (SAM) had a direct effect on the shoreline position at Grassy Beach. A stronger negative correlation (Pearson r = -0.4378, p-value &lt; 0.001) between RSP at either end of the beach was shown for years when winter SAM Index (SAMI) values where, on average, positive</w:t>
      </w:r>
      <w:r w:rsidR="008C1367">
        <w:t xml:space="preserve"> (see </w:t>
      </w:r>
      <w:r w:rsidR="008C1367">
        <w:fldChar w:fldCharType="begin"/>
      </w:r>
      <w:r w:rsidR="008C1367">
        <w:instrText xml:space="preserve"> REF _Ref116127067 \h </w:instrText>
      </w:r>
      <w:r w:rsidR="008C1367">
        <w:fldChar w:fldCharType="separate"/>
      </w:r>
      <w:r w:rsidR="008C1367">
        <w:t xml:space="preserve">Fig. </w:t>
      </w:r>
      <w:r w:rsidR="008C1367">
        <w:rPr>
          <w:noProof/>
        </w:rPr>
        <w:t>7</w:t>
      </w:r>
      <w:r w:rsidR="008C1367">
        <w:fldChar w:fldCharType="end"/>
      </w:r>
      <w:r w:rsidR="008C1367">
        <w:t>)</w:t>
      </w:r>
      <w:r>
        <w:t xml:space="preserve">. </w:t>
      </w:r>
      <w:r w:rsidR="004A5077">
        <w:t>For comparison, when SAMI was negative (on average), the Pearson correlation coefficient (r) value was -0.1959</w:t>
      </w:r>
      <w:r w:rsidR="008C1367">
        <w:t xml:space="preserve"> (see </w:t>
      </w:r>
      <w:r w:rsidR="008C1367">
        <w:fldChar w:fldCharType="begin"/>
      </w:r>
      <w:r w:rsidR="008C1367">
        <w:instrText xml:space="preserve"> REF _Ref116127067 \h </w:instrText>
      </w:r>
      <w:r w:rsidR="008C1367">
        <w:fldChar w:fldCharType="separate"/>
      </w:r>
      <w:r w:rsidR="008C1367">
        <w:t xml:space="preserve">Fig. </w:t>
      </w:r>
      <w:r w:rsidR="008C1367">
        <w:rPr>
          <w:noProof/>
        </w:rPr>
        <w:t>7</w:t>
      </w:r>
      <w:r w:rsidR="008C1367">
        <w:fldChar w:fldCharType="end"/>
      </w:r>
      <w:r w:rsidR="008C1367">
        <w:t>)</w:t>
      </w:r>
      <w:r w:rsidR="004A5077">
        <w:t xml:space="preserve">. </w:t>
      </w:r>
      <w:r>
        <w:t>T</w:t>
      </w:r>
      <w:r w:rsidR="00301B51">
        <w:t xml:space="preserve">his result </w:t>
      </w:r>
      <w:r>
        <w:t xml:space="preserve">is likely </w:t>
      </w:r>
      <w:r w:rsidR="00301B51">
        <w:t xml:space="preserve">to be linked to </w:t>
      </w:r>
      <w:r>
        <w:t xml:space="preserve">more powerful </w:t>
      </w:r>
      <w:proofErr w:type="spellStart"/>
      <w:r>
        <w:t>southwesterly</w:t>
      </w:r>
      <w:proofErr w:type="spellEnd"/>
      <w:r>
        <w:t xml:space="preserve"> waves </w:t>
      </w:r>
      <w:r w:rsidR="00301B51">
        <w:t>during the positive phase of SAM in winter</w:t>
      </w:r>
      <w:r>
        <w:t xml:space="preserve"> (</w:t>
      </w:r>
      <w:r w:rsidRPr="0065117E">
        <w:rPr>
          <w:highlight w:val="yellow"/>
        </w:rPr>
        <w:t>REF: Liu etc</w:t>
      </w:r>
      <w:r>
        <w:t xml:space="preserve">.), leading to more erosion at the eastern end of Grassy Beach. This is an important result for </w:t>
      </w:r>
      <w:r w:rsidR="003F4FF9">
        <w:t>predicting</w:t>
      </w:r>
      <w:r>
        <w:t xml:space="preserve"> beach morphodynamics, with </w:t>
      </w:r>
      <w:r w:rsidR="003F4FF9">
        <w:t xml:space="preserve">climate models predicting </w:t>
      </w:r>
      <w:r>
        <w:t xml:space="preserve">SAM </w:t>
      </w:r>
      <w:r w:rsidR="003F4FF9">
        <w:t xml:space="preserve">further into the future than numerical weather prediction models predict wave parameters. Hence, linking SAM directly to shoreline position will allow for better predictions of future shoreline positions. Future research could aim to test </w:t>
      </w:r>
      <w:r w:rsidR="004A5077">
        <w:t>these findings against</w:t>
      </w:r>
      <w:r w:rsidR="003F4FF9">
        <w:t xml:space="preserve"> other southern-facing, sandy </w:t>
      </w:r>
      <w:proofErr w:type="spellStart"/>
      <w:r w:rsidR="003F4FF9">
        <w:t>embayments</w:t>
      </w:r>
      <w:proofErr w:type="spellEnd"/>
      <w:r w:rsidR="003F4FF9">
        <w:t xml:space="preserve"> </w:t>
      </w:r>
      <w:r w:rsidR="00CD42A3">
        <w:t>exposed to Southern Ocean swells</w:t>
      </w:r>
      <w:r w:rsidR="003F4FF9">
        <w:t xml:space="preserve">. </w:t>
      </w:r>
      <w:r w:rsidR="00CD42A3">
        <w:t xml:space="preserve">A positive trend in SAMI values associated with climate change () may mean that this observed seasonal beach rotation signal may tend to increase in magnitude in the future. </w:t>
      </w:r>
    </w:p>
    <w:p w14:paraId="726AFC66" w14:textId="2F572A51" w:rsidR="00175D6E" w:rsidRDefault="0065117E" w:rsidP="00AB24EC">
      <w:r>
        <w:lastRenderedPageBreak/>
        <w:t>(</w:t>
      </w:r>
      <w:proofErr w:type="gramStart"/>
      <w:r w:rsidRPr="003F4FF9">
        <w:rPr>
          <w:highlight w:val="green"/>
        </w:rPr>
        <w:t>link</w:t>
      </w:r>
      <w:proofErr w:type="gramEnd"/>
      <w:r w:rsidRPr="003F4FF9">
        <w:rPr>
          <w:highlight w:val="green"/>
        </w:rPr>
        <w:t xml:space="preserve"> SAMI to c_t1 and c_t2 for each season, summer and winter</w:t>
      </w:r>
      <w:r w:rsidR="003F4FF9" w:rsidRPr="003F4FF9">
        <w:rPr>
          <w:highlight w:val="green"/>
        </w:rPr>
        <w:t>?</w:t>
      </w:r>
      <w:r w:rsidRPr="003F4FF9">
        <w:rPr>
          <w:highlight w:val="green"/>
        </w:rPr>
        <w:t>).</w:t>
      </w:r>
    </w:p>
    <w:p w14:paraId="2298EA2B" w14:textId="6606EF55" w:rsidR="00301B51" w:rsidRDefault="00E76772" w:rsidP="00490A70">
      <w:r>
        <w:t xml:space="preserve">This research has implications for coastal engineering projects, such as wave energy developments. </w:t>
      </w:r>
      <w:r w:rsidR="00301B51">
        <w:t xml:space="preserve">Understanding natural shoreline variability is critical to site selection for </w:t>
      </w:r>
      <w:r w:rsidR="00490A70">
        <w:t xml:space="preserve">nearshore </w:t>
      </w:r>
      <w:r w:rsidR="00301B51">
        <w:t xml:space="preserve">wave energy developments. In particular, </w:t>
      </w:r>
      <w:r w:rsidR="008C1367">
        <w:fldChar w:fldCharType="begin"/>
      </w:r>
      <w:r w:rsidR="008C1367">
        <w:instrText xml:space="preserve"> REF _Ref116125973 \h </w:instrText>
      </w:r>
      <w:r w:rsidR="008C1367">
        <w:fldChar w:fldCharType="separate"/>
      </w:r>
      <w:r w:rsidR="008C1367">
        <w:t xml:space="preserve">Fig. </w:t>
      </w:r>
      <w:r w:rsidR="008C1367">
        <w:rPr>
          <w:noProof/>
        </w:rPr>
        <w:t>4</w:t>
      </w:r>
      <w:r w:rsidR="008C1367">
        <w:fldChar w:fldCharType="end"/>
      </w:r>
      <w:r w:rsidR="008C1367">
        <w:t xml:space="preserve"> </w:t>
      </w:r>
      <w:r w:rsidR="00490A70">
        <w:t xml:space="preserve">and </w:t>
      </w:r>
      <w:r w:rsidR="008C1367">
        <w:t xml:space="preserve">the </w:t>
      </w:r>
      <w:r w:rsidR="0067366C">
        <w:t>2</w:t>
      </w:r>
      <w:r w:rsidR="0067366C" w:rsidRPr="0067366C">
        <w:rPr>
          <w:vertAlign w:val="superscript"/>
        </w:rPr>
        <w:t>nd</w:t>
      </w:r>
      <w:r w:rsidR="0067366C">
        <w:t xml:space="preserve"> </w:t>
      </w:r>
      <w:r w:rsidR="008C1367">
        <w:t xml:space="preserve">spatial </w:t>
      </w:r>
      <w:r w:rsidR="00301B51">
        <w:t xml:space="preserve">EOF </w:t>
      </w:r>
      <w:r w:rsidR="0067366C">
        <w:t xml:space="preserve">(see </w:t>
      </w:r>
      <w:r w:rsidR="0067366C">
        <w:fldChar w:fldCharType="begin"/>
      </w:r>
      <w:r w:rsidR="0067366C">
        <w:instrText xml:space="preserve"> REF _Ref116126318 \h </w:instrText>
      </w:r>
      <w:r w:rsidR="0067366C">
        <w:fldChar w:fldCharType="separate"/>
      </w:r>
      <w:r w:rsidR="0067366C">
        <w:t xml:space="preserve">Fig. </w:t>
      </w:r>
      <w:r w:rsidR="0067366C">
        <w:rPr>
          <w:noProof/>
        </w:rPr>
        <w:t>5</w:t>
      </w:r>
      <w:r w:rsidR="0067366C">
        <w:fldChar w:fldCharType="end"/>
      </w:r>
      <w:r w:rsidR="0067366C">
        <w:t xml:space="preserve">) </w:t>
      </w:r>
      <w:r w:rsidR="00490A70">
        <w:t xml:space="preserve">illustrate an area of maximum seasonal shoreline variability at either ends of the beach, and a zone of less variability near the centre of the beach. Hence, a wave energy developer may choose a site away from the ends of the beach to ensure this significant movement in shoreline position (and likely nearshore depth) does not interfere with their device, or its efficiency. This is an important consideration for future nearshore wave energy developments at sandy </w:t>
      </w:r>
      <w:proofErr w:type="spellStart"/>
      <w:r w:rsidR="00490A70">
        <w:t>embayments</w:t>
      </w:r>
      <w:proofErr w:type="spellEnd"/>
      <w:r w:rsidR="00490A70">
        <w:t xml:space="preserve"> where beach rotation may be occurring.</w:t>
      </w:r>
      <w:r w:rsidR="00163E2B">
        <w:t xml:space="preserve"> </w:t>
      </w:r>
      <w:r w:rsidR="00490A70">
        <w:t>Similarly, t</w:t>
      </w:r>
      <w:r w:rsidR="00301B51" w:rsidRPr="00301B51">
        <w:t xml:space="preserve">he strong seasonal signal will need to be considered in future coastal impact assessments of </w:t>
      </w:r>
      <w:r w:rsidR="00490A70">
        <w:t xml:space="preserve">nearshore </w:t>
      </w:r>
      <w:r w:rsidR="00301B51" w:rsidRPr="00301B51">
        <w:t>wave energy developments</w:t>
      </w:r>
      <w:r w:rsidR="00490A70">
        <w:t xml:space="preserve">. For example, coastal </w:t>
      </w:r>
      <w:r w:rsidR="00301B51" w:rsidRPr="00301B51">
        <w:t xml:space="preserve">monitoring </w:t>
      </w:r>
      <w:r w:rsidR="00490A70">
        <w:t xml:space="preserve">programs for these devices will </w:t>
      </w:r>
      <w:r w:rsidR="00301B51" w:rsidRPr="00301B51">
        <w:t xml:space="preserve">require </w:t>
      </w:r>
      <w:r w:rsidR="00490A70">
        <w:t>regular (sub-seasonal) beach surveys to capture the impact of any seasonal change.</w:t>
      </w:r>
      <w:r w:rsidR="00301B51" w:rsidRPr="00301B51">
        <w:t xml:space="preserve"> </w:t>
      </w:r>
      <w:proofErr w:type="gramStart"/>
      <w:r w:rsidR="00490A70">
        <w:t>In particular at</w:t>
      </w:r>
      <w:proofErr w:type="gramEnd"/>
      <w:r w:rsidR="00490A70">
        <w:t xml:space="preserve"> Grassy Beach, a summer beach survey should not be directly compared to a winter survey to assess the impact of a nearshore wave energy converter. </w:t>
      </w:r>
      <w:r w:rsidR="00301B51" w:rsidRPr="00301B51">
        <w:t xml:space="preserve">This is </w:t>
      </w:r>
      <w:r w:rsidR="00490A70">
        <w:t xml:space="preserve">a simple but </w:t>
      </w:r>
      <w:r w:rsidR="00301B51" w:rsidRPr="00301B51">
        <w:t xml:space="preserve">important finding for </w:t>
      </w:r>
      <w:r w:rsidR="00490A70">
        <w:t xml:space="preserve">future </w:t>
      </w:r>
      <w:r w:rsidR="00301B51" w:rsidRPr="00301B51">
        <w:t>coastal impact studies</w:t>
      </w:r>
      <w:r w:rsidR="00163E2B">
        <w:t xml:space="preserve"> with Grassy Harbour a current nearshore wave energy converter testing location.</w:t>
      </w:r>
    </w:p>
    <w:p w14:paraId="3DFF41D0" w14:textId="5278A6AD" w:rsidR="00301B51" w:rsidRDefault="0067366C" w:rsidP="00AB24EC">
      <w:r>
        <w:t>… TBC…</w:t>
      </w:r>
    </w:p>
    <w:sectPr w:rsidR="00301B5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3MzMxMzY2MjUzN7VQ0lEKTi0uzszPAykwrQUA8xZkoCwAAAA="/>
  </w:docVars>
  <w:rsids>
    <w:rsidRoot w:val="00584AAB"/>
    <w:rsid w:val="00006673"/>
    <w:rsid w:val="00022229"/>
    <w:rsid w:val="0002360A"/>
    <w:rsid w:val="0002454F"/>
    <w:rsid w:val="00024B61"/>
    <w:rsid w:val="00025A84"/>
    <w:rsid w:val="00030877"/>
    <w:rsid w:val="0003098E"/>
    <w:rsid w:val="00037EA9"/>
    <w:rsid w:val="00041971"/>
    <w:rsid w:val="00045C50"/>
    <w:rsid w:val="0004694B"/>
    <w:rsid w:val="000520F4"/>
    <w:rsid w:val="00065A17"/>
    <w:rsid w:val="00097316"/>
    <w:rsid w:val="000A4A1C"/>
    <w:rsid w:val="000A5444"/>
    <w:rsid w:val="000C3D2E"/>
    <w:rsid w:val="000D00DA"/>
    <w:rsid w:val="000D6059"/>
    <w:rsid w:val="000E0E0A"/>
    <w:rsid w:val="000E6D3D"/>
    <w:rsid w:val="001016CD"/>
    <w:rsid w:val="001023BF"/>
    <w:rsid w:val="00102D81"/>
    <w:rsid w:val="00103755"/>
    <w:rsid w:val="0011164B"/>
    <w:rsid w:val="00116D84"/>
    <w:rsid w:val="001177CF"/>
    <w:rsid w:val="001205F6"/>
    <w:rsid w:val="001212E7"/>
    <w:rsid w:val="00133C0A"/>
    <w:rsid w:val="00144E0C"/>
    <w:rsid w:val="00150A73"/>
    <w:rsid w:val="00162BD1"/>
    <w:rsid w:val="00163E2B"/>
    <w:rsid w:val="00175D6E"/>
    <w:rsid w:val="00184723"/>
    <w:rsid w:val="001A1047"/>
    <w:rsid w:val="001A1DAB"/>
    <w:rsid w:val="001A4BB7"/>
    <w:rsid w:val="001C5BFC"/>
    <w:rsid w:val="001E7FBD"/>
    <w:rsid w:val="001F2EF9"/>
    <w:rsid w:val="001F75CF"/>
    <w:rsid w:val="00206DF4"/>
    <w:rsid w:val="002264D8"/>
    <w:rsid w:val="00227295"/>
    <w:rsid w:val="00230485"/>
    <w:rsid w:val="0023515A"/>
    <w:rsid w:val="0023709A"/>
    <w:rsid w:val="00251F1F"/>
    <w:rsid w:val="002553C2"/>
    <w:rsid w:val="00265BEA"/>
    <w:rsid w:val="00265C45"/>
    <w:rsid w:val="0026669B"/>
    <w:rsid w:val="00267844"/>
    <w:rsid w:val="00286A26"/>
    <w:rsid w:val="002932B2"/>
    <w:rsid w:val="00293FB6"/>
    <w:rsid w:val="00295696"/>
    <w:rsid w:val="002A73BD"/>
    <w:rsid w:val="002C692B"/>
    <w:rsid w:val="002D4386"/>
    <w:rsid w:val="002F147D"/>
    <w:rsid w:val="002F5B4A"/>
    <w:rsid w:val="00301B51"/>
    <w:rsid w:val="003104AC"/>
    <w:rsid w:val="003270C4"/>
    <w:rsid w:val="003315C8"/>
    <w:rsid w:val="00353549"/>
    <w:rsid w:val="00354237"/>
    <w:rsid w:val="00363541"/>
    <w:rsid w:val="003825EA"/>
    <w:rsid w:val="00382B8F"/>
    <w:rsid w:val="00383615"/>
    <w:rsid w:val="0039571D"/>
    <w:rsid w:val="003A0F00"/>
    <w:rsid w:val="003C0285"/>
    <w:rsid w:val="003C03F5"/>
    <w:rsid w:val="003C5A1F"/>
    <w:rsid w:val="003D3F20"/>
    <w:rsid w:val="003D4EE9"/>
    <w:rsid w:val="003D7106"/>
    <w:rsid w:val="003E016B"/>
    <w:rsid w:val="003E3FF8"/>
    <w:rsid w:val="003E5C71"/>
    <w:rsid w:val="003F4992"/>
    <w:rsid w:val="003F4FF9"/>
    <w:rsid w:val="003F597E"/>
    <w:rsid w:val="0040533C"/>
    <w:rsid w:val="00406956"/>
    <w:rsid w:val="00414F36"/>
    <w:rsid w:val="00427473"/>
    <w:rsid w:val="0043757C"/>
    <w:rsid w:val="00442DA1"/>
    <w:rsid w:val="00447806"/>
    <w:rsid w:val="004557BA"/>
    <w:rsid w:val="00460F9C"/>
    <w:rsid w:val="004625AF"/>
    <w:rsid w:val="00470D0C"/>
    <w:rsid w:val="004873C4"/>
    <w:rsid w:val="00490A70"/>
    <w:rsid w:val="004A0751"/>
    <w:rsid w:val="004A5077"/>
    <w:rsid w:val="004A7D63"/>
    <w:rsid w:val="004C24BB"/>
    <w:rsid w:val="004C6BDD"/>
    <w:rsid w:val="004C772D"/>
    <w:rsid w:val="004D1D71"/>
    <w:rsid w:val="004D7C9A"/>
    <w:rsid w:val="004E3BDE"/>
    <w:rsid w:val="004F0A6B"/>
    <w:rsid w:val="004F0E3A"/>
    <w:rsid w:val="004F7959"/>
    <w:rsid w:val="005028EA"/>
    <w:rsid w:val="00506F24"/>
    <w:rsid w:val="005205C0"/>
    <w:rsid w:val="00541DB2"/>
    <w:rsid w:val="005440F2"/>
    <w:rsid w:val="0054474C"/>
    <w:rsid w:val="005726F5"/>
    <w:rsid w:val="00584AAB"/>
    <w:rsid w:val="00585176"/>
    <w:rsid w:val="00596F4B"/>
    <w:rsid w:val="005A461C"/>
    <w:rsid w:val="005B4214"/>
    <w:rsid w:val="005B67F8"/>
    <w:rsid w:val="005D5733"/>
    <w:rsid w:val="005E1653"/>
    <w:rsid w:val="005F1018"/>
    <w:rsid w:val="00616194"/>
    <w:rsid w:val="006241A7"/>
    <w:rsid w:val="00625E01"/>
    <w:rsid w:val="0065117E"/>
    <w:rsid w:val="00652A72"/>
    <w:rsid w:val="006618CC"/>
    <w:rsid w:val="006653D2"/>
    <w:rsid w:val="006663EC"/>
    <w:rsid w:val="0067366C"/>
    <w:rsid w:val="00676297"/>
    <w:rsid w:val="00692CEA"/>
    <w:rsid w:val="006B2A99"/>
    <w:rsid w:val="006B555D"/>
    <w:rsid w:val="006C4784"/>
    <w:rsid w:val="006D12CF"/>
    <w:rsid w:val="006D3647"/>
    <w:rsid w:val="006D44DE"/>
    <w:rsid w:val="006E02D2"/>
    <w:rsid w:val="006E476A"/>
    <w:rsid w:val="006F065D"/>
    <w:rsid w:val="00700751"/>
    <w:rsid w:val="00704137"/>
    <w:rsid w:val="00707E49"/>
    <w:rsid w:val="00710D70"/>
    <w:rsid w:val="00711297"/>
    <w:rsid w:val="007179F8"/>
    <w:rsid w:val="007338A7"/>
    <w:rsid w:val="007557C2"/>
    <w:rsid w:val="00767BC5"/>
    <w:rsid w:val="00771315"/>
    <w:rsid w:val="00783E10"/>
    <w:rsid w:val="00793400"/>
    <w:rsid w:val="007A070F"/>
    <w:rsid w:val="007A5C05"/>
    <w:rsid w:val="007A5EFC"/>
    <w:rsid w:val="007A7781"/>
    <w:rsid w:val="007B2A55"/>
    <w:rsid w:val="007D16A1"/>
    <w:rsid w:val="007D2066"/>
    <w:rsid w:val="007D6E5B"/>
    <w:rsid w:val="007E7995"/>
    <w:rsid w:val="007F28B5"/>
    <w:rsid w:val="007F5F77"/>
    <w:rsid w:val="00801DAB"/>
    <w:rsid w:val="008043E3"/>
    <w:rsid w:val="00820A25"/>
    <w:rsid w:val="008239A6"/>
    <w:rsid w:val="0082612A"/>
    <w:rsid w:val="00855DC6"/>
    <w:rsid w:val="00863E71"/>
    <w:rsid w:val="008672E5"/>
    <w:rsid w:val="0087144F"/>
    <w:rsid w:val="00871DDB"/>
    <w:rsid w:val="00877E99"/>
    <w:rsid w:val="008819D7"/>
    <w:rsid w:val="00884FE0"/>
    <w:rsid w:val="00886A26"/>
    <w:rsid w:val="0088719E"/>
    <w:rsid w:val="008A4EAE"/>
    <w:rsid w:val="008B49B5"/>
    <w:rsid w:val="008B5A3E"/>
    <w:rsid w:val="008B6630"/>
    <w:rsid w:val="008B784B"/>
    <w:rsid w:val="008C1367"/>
    <w:rsid w:val="008C4EE2"/>
    <w:rsid w:val="008C60EA"/>
    <w:rsid w:val="008D339B"/>
    <w:rsid w:val="008D3DBB"/>
    <w:rsid w:val="008E1E85"/>
    <w:rsid w:val="008F6D26"/>
    <w:rsid w:val="00900F8A"/>
    <w:rsid w:val="00905534"/>
    <w:rsid w:val="0091740A"/>
    <w:rsid w:val="00923B05"/>
    <w:rsid w:val="009269CC"/>
    <w:rsid w:val="00936F59"/>
    <w:rsid w:val="00944514"/>
    <w:rsid w:val="0094720C"/>
    <w:rsid w:val="009512BC"/>
    <w:rsid w:val="00952889"/>
    <w:rsid w:val="00954725"/>
    <w:rsid w:val="009610E1"/>
    <w:rsid w:val="00961345"/>
    <w:rsid w:val="009707D0"/>
    <w:rsid w:val="00982722"/>
    <w:rsid w:val="00982FB5"/>
    <w:rsid w:val="00990677"/>
    <w:rsid w:val="0099414B"/>
    <w:rsid w:val="00995F2F"/>
    <w:rsid w:val="009A3929"/>
    <w:rsid w:val="009B0F4E"/>
    <w:rsid w:val="009B763F"/>
    <w:rsid w:val="009D62C8"/>
    <w:rsid w:val="009D7449"/>
    <w:rsid w:val="009E6C9F"/>
    <w:rsid w:val="00A06C44"/>
    <w:rsid w:val="00A11EFF"/>
    <w:rsid w:val="00A11F95"/>
    <w:rsid w:val="00A20685"/>
    <w:rsid w:val="00A206F8"/>
    <w:rsid w:val="00A27D3C"/>
    <w:rsid w:val="00A41B0D"/>
    <w:rsid w:val="00A456C1"/>
    <w:rsid w:val="00A52D15"/>
    <w:rsid w:val="00A55A2E"/>
    <w:rsid w:val="00A55B94"/>
    <w:rsid w:val="00A61B7A"/>
    <w:rsid w:val="00A66CC9"/>
    <w:rsid w:val="00A73FA1"/>
    <w:rsid w:val="00A805AF"/>
    <w:rsid w:val="00A806DB"/>
    <w:rsid w:val="00A904AD"/>
    <w:rsid w:val="00A9170A"/>
    <w:rsid w:val="00A94BDE"/>
    <w:rsid w:val="00AA0658"/>
    <w:rsid w:val="00AB24EC"/>
    <w:rsid w:val="00AB66C7"/>
    <w:rsid w:val="00AC4A68"/>
    <w:rsid w:val="00AD5DD5"/>
    <w:rsid w:val="00B07360"/>
    <w:rsid w:val="00B534CD"/>
    <w:rsid w:val="00B62CA3"/>
    <w:rsid w:val="00B6338F"/>
    <w:rsid w:val="00B64425"/>
    <w:rsid w:val="00B73658"/>
    <w:rsid w:val="00B77EE0"/>
    <w:rsid w:val="00B84B2A"/>
    <w:rsid w:val="00B84C3E"/>
    <w:rsid w:val="00B90E1D"/>
    <w:rsid w:val="00B94F89"/>
    <w:rsid w:val="00BA0234"/>
    <w:rsid w:val="00BD5CC5"/>
    <w:rsid w:val="00BE3899"/>
    <w:rsid w:val="00BF4409"/>
    <w:rsid w:val="00C05AC7"/>
    <w:rsid w:val="00C277B4"/>
    <w:rsid w:val="00C34028"/>
    <w:rsid w:val="00C34D4D"/>
    <w:rsid w:val="00C579CC"/>
    <w:rsid w:val="00C61B80"/>
    <w:rsid w:val="00C663C8"/>
    <w:rsid w:val="00C819FC"/>
    <w:rsid w:val="00CB3453"/>
    <w:rsid w:val="00CC759E"/>
    <w:rsid w:val="00CD42A3"/>
    <w:rsid w:val="00CE2B85"/>
    <w:rsid w:val="00CE44C5"/>
    <w:rsid w:val="00CE5DB9"/>
    <w:rsid w:val="00CF3F0E"/>
    <w:rsid w:val="00CF71B8"/>
    <w:rsid w:val="00D13A02"/>
    <w:rsid w:val="00D34320"/>
    <w:rsid w:val="00D47946"/>
    <w:rsid w:val="00D52BF0"/>
    <w:rsid w:val="00D60A6A"/>
    <w:rsid w:val="00D77137"/>
    <w:rsid w:val="00D909FB"/>
    <w:rsid w:val="00DB1EB6"/>
    <w:rsid w:val="00DC2E8E"/>
    <w:rsid w:val="00DF419C"/>
    <w:rsid w:val="00E01357"/>
    <w:rsid w:val="00E04B9C"/>
    <w:rsid w:val="00E0561A"/>
    <w:rsid w:val="00E05DF6"/>
    <w:rsid w:val="00E26AC5"/>
    <w:rsid w:val="00E322A8"/>
    <w:rsid w:val="00E36104"/>
    <w:rsid w:val="00E51C68"/>
    <w:rsid w:val="00E548F5"/>
    <w:rsid w:val="00E70F72"/>
    <w:rsid w:val="00E76772"/>
    <w:rsid w:val="00E908F6"/>
    <w:rsid w:val="00EA5EE6"/>
    <w:rsid w:val="00EB69EC"/>
    <w:rsid w:val="00EB7A91"/>
    <w:rsid w:val="00EC1391"/>
    <w:rsid w:val="00ED1D02"/>
    <w:rsid w:val="00EE0767"/>
    <w:rsid w:val="00EE4137"/>
    <w:rsid w:val="00EE7EE3"/>
    <w:rsid w:val="00F019F3"/>
    <w:rsid w:val="00F112B2"/>
    <w:rsid w:val="00F22253"/>
    <w:rsid w:val="00F332D6"/>
    <w:rsid w:val="00F37D0A"/>
    <w:rsid w:val="00F42936"/>
    <w:rsid w:val="00F445BB"/>
    <w:rsid w:val="00F4792D"/>
    <w:rsid w:val="00F52E11"/>
    <w:rsid w:val="00F60234"/>
    <w:rsid w:val="00F86E08"/>
    <w:rsid w:val="00F91DEF"/>
    <w:rsid w:val="00F96FC3"/>
    <w:rsid w:val="00FC5BA2"/>
    <w:rsid w:val="00FE1B5C"/>
    <w:rsid w:val="00FE4A7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94155"/>
  <w15:chartTrackingRefBased/>
  <w15:docId w15:val="{64768697-A0C9-42E0-BC60-4823B4C46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0E1"/>
    <w:pPr>
      <w:jc w:val="both"/>
    </w:pPr>
  </w:style>
  <w:style w:type="paragraph" w:styleId="Heading2">
    <w:name w:val="heading 2"/>
    <w:basedOn w:val="Normal"/>
    <w:next w:val="Normal"/>
    <w:link w:val="Heading2Char"/>
    <w:uiPriority w:val="9"/>
    <w:unhideWhenUsed/>
    <w:qFormat/>
    <w:rsid w:val="00A206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6D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F2EF9"/>
    <w:rPr>
      <w:sz w:val="16"/>
      <w:szCs w:val="16"/>
    </w:rPr>
  </w:style>
  <w:style w:type="paragraph" w:styleId="CommentText">
    <w:name w:val="annotation text"/>
    <w:basedOn w:val="Normal"/>
    <w:link w:val="CommentTextChar"/>
    <w:uiPriority w:val="99"/>
    <w:unhideWhenUsed/>
    <w:rsid w:val="001F2EF9"/>
    <w:pPr>
      <w:spacing w:line="240" w:lineRule="auto"/>
    </w:pPr>
    <w:rPr>
      <w:sz w:val="20"/>
      <w:szCs w:val="20"/>
    </w:rPr>
  </w:style>
  <w:style w:type="character" w:customStyle="1" w:styleId="CommentTextChar">
    <w:name w:val="Comment Text Char"/>
    <w:basedOn w:val="DefaultParagraphFont"/>
    <w:link w:val="CommentText"/>
    <w:uiPriority w:val="99"/>
    <w:rsid w:val="001F2EF9"/>
    <w:rPr>
      <w:sz w:val="20"/>
      <w:szCs w:val="20"/>
    </w:rPr>
  </w:style>
  <w:style w:type="paragraph" w:styleId="Caption">
    <w:name w:val="caption"/>
    <w:basedOn w:val="Normal"/>
    <w:next w:val="Normal"/>
    <w:uiPriority w:val="35"/>
    <w:unhideWhenUsed/>
    <w:qFormat/>
    <w:rsid w:val="005B67F8"/>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2068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06DF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E322A8"/>
    <w:rPr>
      <w:color w:val="0563C1" w:themeColor="hyperlink"/>
      <w:u w:val="single"/>
    </w:rPr>
  </w:style>
  <w:style w:type="table" w:styleId="TableGrid">
    <w:name w:val="Table Grid"/>
    <w:basedOn w:val="TableNormal"/>
    <w:uiPriority w:val="39"/>
    <w:rsid w:val="00E548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934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kvos/CoastSat" TargetMode="External"/><Relationship Id="rId11" Type="http://schemas.openxmlformats.org/officeDocument/2006/relationships/image" Target="media/image5.jpe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hyperlink" Target="http://www.nerc-bas.ac.uk/icd/gjma/sam.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48DB6-1F99-46C2-9326-4BE77581F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6505</Words>
  <Characters>37082</Characters>
  <Application>Microsoft Office Word</Application>
  <DocSecurity>0</DocSecurity>
  <Lines>309</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hompson</dc:creator>
  <cp:keywords/>
  <dc:description/>
  <cp:lastModifiedBy>James Thompson</cp:lastModifiedBy>
  <cp:revision>4</cp:revision>
  <dcterms:created xsi:type="dcterms:W3CDTF">2022-10-08T03:23:00Z</dcterms:created>
  <dcterms:modified xsi:type="dcterms:W3CDTF">2022-10-08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astal-engineering</vt:lpwstr>
  </property>
  <property fmtid="{D5CDD505-2E9C-101B-9397-08002B2CF9AE}" pid="13" name="Mendeley Recent Style Name 5_1">
    <vt:lpwstr>Coastal Engineerin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ocean-engineering</vt:lpwstr>
  </property>
  <property fmtid="{D5CDD505-2E9C-101B-9397-08002B2CF9AE}" pid="19" name="Mendeley Recent Style Name 8_1">
    <vt:lpwstr>Ocean Engineering</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GrammarlyDocumentId">
    <vt:lpwstr>051635019c25e49ec18abd43e138cbbe526a692345091989077a66fbfdcccc3b</vt:lpwstr>
  </property>
  <property fmtid="{D5CDD505-2E9C-101B-9397-08002B2CF9AE}" pid="23" name="Mendeley Document_1">
    <vt:lpwstr>True</vt:lpwstr>
  </property>
</Properties>
</file>